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5D3AF" w14:textId="3317BD38" w:rsidR="00CA1FA1" w:rsidRDefault="00E362F2" w:rsidP="00E77BE7">
      <w:pPr>
        <w:pStyle w:val="Heading1"/>
      </w:pPr>
      <w:r w:rsidRPr="00091F29">
        <w:t>Novel</w:t>
      </w:r>
      <w:r w:rsidRPr="00E362F2">
        <w:t xml:space="preserve"> methodology for producing </w:t>
      </w:r>
      <w:r w:rsidR="00333547">
        <w:t xml:space="preserve">amorphous </w:t>
      </w:r>
      <w:r w:rsidRPr="00E362F2">
        <w:t>ice m</w:t>
      </w:r>
      <w:r>
        <w:t>icro-particles</w:t>
      </w:r>
    </w:p>
    <w:p w14:paraId="2063291F" w14:textId="172D53EB" w:rsidR="0020613B" w:rsidRDefault="0020613B" w:rsidP="00A07664"/>
    <w:p w14:paraId="40F9270D" w14:textId="7FE6667C" w:rsidR="0020613B" w:rsidRDefault="00DB6555" w:rsidP="00E77BE7">
      <w:pPr>
        <w:pStyle w:val="Heading2"/>
      </w:pPr>
      <w:r w:rsidRPr="00E77BE7">
        <w:t>Overview</w:t>
      </w:r>
      <w:r w:rsidR="00495EED">
        <w:t xml:space="preserve"> </w:t>
      </w:r>
      <w:r w:rsidR="00495EED" w:rsidRPr="00E77BE7">
        <w:t>and</w:t>
      </w:r>
      <w:r w:rsidR="00495EED">
        <w:t xml:space="preserve">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5261D505" w:rsidR="00241507" w:rsidRDefault="00DB6555" w:rsidP="00DB6555">
      <w:r>
        <w:t>ASW is commonly produced by water vapor deposition on a cold plate up to</w:t>
      </w:r>
      <w:r w:rsidR="00E90FCC">
        <w:t xml:space="preserve"> </w:t>
      </w:r>
      <w:r>
        <w:t xml:space="preserve">few monolayers (ML) due to the heat of condensation that needs to be transmitted into the cold surface. Bar-Nun overcame this issue by scraping the surface when the sample </w:t>
      </w:r>
      <w:r w:rsidR="00C37B44">
        <w:t>was</w:t>
      </w:r>
      <w:r>
        <w:t xml:space="preserve"> 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xml:space="preserve">. This method has been used to study the bulk properties of comets but is not suitable to produce pebble like samples, necessary to perform collisions. </w:t>
      </w:r>
    </w:p>
    <w:p w14:paraId="6EC3B4D0" w14:textId="25E36F72"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named Hyperquenched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xml:space="preserve">, typically </w:t>
      </w:r>
      <w:r w:rsidR="00C37B44">
        <w:t>of</w:t>
      </w:r>
      <w:r w:rsidR="00DB6555">
        <w:t xml:space="preserve"> 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5D3DE895" w:rsidR="00241507" w:rsidRDefault="00393AF0" w:rsidP="00DB6555">
      <w:r w:rsidRPr="00393AF0">
        <w:rPr>
          <w:rStyle w:val="CitationThesisCar"/>
        </w:rPr>
        <w:fldChar w:fldCharType="begin"/>
      </w:r>
      <w:r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Pr="00393AF0">
        <w:rPr>
          <w:rStyle w:val="CitationThesisCar"/>
        </w:rPr>
        <w:fldChar w:fldCharType="separate"/>
      </w:r>
      <w:r w:rsidRPr="00393AF0">
        <w:rPr>
          <w:rStyle w:val="CitationThesisCar"/>
        </w:rPr>
        <w:t xml:space="preserve">Brüggeller and Mayer </w:t>
      </w:r>
      <w:r w:rsidR="00C37B44">
        <w:rPr>
          <w:rStyle w:val="CitationThesisCar"/>
        </w:rPr>
        <w:t>(</w:t>
      </w:r>
      <w:r w:rsidRPr="00393AF0">
        <w:rPr>
          <w:rStyle w:val="CitationThesisCar"/>
        </w:rPr>
        <w:t>1980)</w:t>
      </w:r>
      <w:r w:rsidRPr="00393AF0">
        <w:rPr>
          <w:rStyle w:val="CitationThesisCar"/>
        </w:rPr>
        <w:fldChar w:fldCharType="end"/>
      </w:r>
      <w:r>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t>c</w:t>
      </w:r>
      <w:r w:rsidR="00DB6555">
        <w:t>ryo-</w:t>
      </w:r>
      <w:r>
        <w:t>b</w:t>
      </w:r>
      <w:r w:rsidR="00DB6555">
        <w:t xml:space="preserve">iologist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Dubochet and McDowall 1981)</w:t>
      </w:r>
      <w:r w:rsidR="00EE778D" w:rsidRPr="00EE778D">
        <w:rPr>
          <w:rStyle w:val="CitationThesisCar"/>
        </w:rPr>
        <w:fldChar w:fldCharType="end"/>
      </w:r>
      <w:r w:rsidR="00DB6555">
        <w:t xml:space="preserve">. </w:t>
      </w:r>
    </w:p>
    <w:p w14:paraId="3A73BB00" w14:textId="5FE9FD06" w:rsidR="005B00F1" w:rsidRDefault="005B00F1" w:rsidP="00DB6555">
      <w:r>
        <w:t xml:space="preserve">I aim to adapt this method in order to produce µm amorphous ice grain for Astronomical purposes. The range of application is extremely broad, spanning from microgravity collision experiments to decipher the </w:t>
      </w:r>
      <w:r>
        <w:lastRenderedPageBreak/>
        <w:t>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065075B0" w:rsidR="007A38B0" w:rsidRDefault="00C37B44" w:rsidP="00DB6555">
      <w:r>
        <w:t>In this chapter I will describe t</w:t>
      </w:r>
      <w:r w:rsidR="007A38B0">
        <w:t>wo experiments</w:t>
      </w:r>
      <w:r>
        <w:t xml:space="preserve"> that I</w:t>
      </w:r>
      <w:r w:rsidR="007A38B0">
        <w:t xml:space="preserve"> have designed</w:t>
      </w:r>
      <w:r>
        <w:t xml:space="preserve"> to produce ASW grains</w:t>
      </w:r>
      <w:r w:rsidR="00160046">
        <w:t>;</w:t>
      </w:r>
      <w:r w:rsidR="007A38B0">
        <w:t xml:space="preserve"> </w:t>
      </w:r>
      <w:r w:rsidR="00160046">
        <w:t>a</w:t>
      </w:r>
      <w:r w:rsidR="007A38B0">
        <w:t xml:space="preserve"> proof of concept will be discuss</w:t>
      </w:r>
      <w:r w:rsidR="00160046">
        <w:t>ed</w:t>
      </w:r>
      <w:r w:rsidR="007A38B0">
        <w:t xml:space="preserve"> first in </w:t>
      </w:r>
      <w:r>
        <w:t>section</w:t>
      </w:r>
      <w:r w:rsidR="007A38B0">
        <w:t xml:space="preserve"> 5.3 </w:t>
      </w:r>
      <w:r w:rsidR="00160046">
        <w:t xml:space="preserve">before </w:t>
      </w:r>
      <w:r>
        <w:t xml:space="preserve">going on </w:t>
      </w:r>
      <w:r w:rsidR="00160046">
        <w:t xml:space="preserve">to describe the second version in </w:t>
      </w:r>
      <w:r>
        <w:t>section</w:t>
      </w:r>
      <w:r w:rsidR="00160046">
        <w:t xml:space="preserve"> 5.4 and its procedure in </w:t>
      </w:r>
      <w:r>
        <w:t>section</w:t>
      </w:r>
      <w:r w:rsidR="00160046">
        <w:t xml:space="preserve"> 5.5. </w:t>
      </w:r>
      <w:r w:rsidR="004B2EB5">
        <w:t>A</w:t>
      </w:r>
      <w:r w:rsidR="00160046">
        <w:t xml:space="preserve"> brief Introduction to the theory of cooling and an evaluation of </w:t>
      </w:r>
      <w:r w:rsidR="000D2DC2">
        <w:t>both</w:t>
      </w:r>
      <w:r w:rsidR="00160046">
        <w:t xml:space="preserve"> experiments will be respectively debated in </w:t>
      </w:r>
      <w:r>
        <w:t>sections</w:t>
      </w:r>
      <w:r w:rsidR="00160046">
        <w:t xml:space="preserve"> 5.2 and 5.6.  </w:t>
      </w:r>
      <w:r w:rsidR="007A38B0">
        <w:t xml:space="preserve">  </w:t>
      </w:r>
    </w:p>
    <w:p w14:paraId="76CBE171" w14:textId="1BA42FE4" w:rsidR="00697629" w:rsidRDefault="00697629" w:rsidP="00E362F2"/>
    <w:p w14:paraId="04CDF73A" w14:textId="77777777" w:rsidR="00160046" w:rsidRDefault="00160046" w:rsidP="00E362F2"/>
    <w:p w14:paraId="4D60F1AC" w14:textId="7732AF95" w:rsidR="003925AD" w:rsidRDefault="00E362F2" w:rsidP="00605769">
      <w:pPr>
        <w:pStyle w:val="Heading2"/>
        <w:ind w:firstLine="720"/>
      </w:pPr>
      <w:r>
        <w:t xml:space="preserve">Theory of cooling </w:t>
      </w:r>
    </w:p>
    <w:p w14:paraId="773D7DD5" w14:textId="17B17A0F" w:rsidR="00CB6740" w:rsidRPr="00CB6740" w:rsidRDefault="00CB6740" w:rsidP="00CB6740">
      <w:pPr>
        <w:rPr>
          <w:color w:val="FF0000"/>
        </w:rPr>
      </w:pPr>
      <w:r w:rsidRPr="00CB6740">
        <w:rPr>
          <w:color w:val="FF0000"/>
        </w:rPr>
        <w:t xml:space="preserve">(in progress </w:t>
      </w:r>
      <w:r w:rsidRPr="00CB6740">
        <w:rPr>
          <w:color w:val="FF0000"/>
        </w:rPr>
        <w:sym w:font="Wingdings" w:char="F0E0"/>
      </w:r>
      <w:r w:rsidRPr="00CB6740">
        <w:rPr>
          <w:color w:val="FF0000"/>
        </w:rPr>
        <w:t xml:space="preserve"> no correction)</w:t>
      </w:r>
    </w:p>
    <w:p w14:paraId="73AC60BA" w14:textId="77777777" w:rsidR="00930FF4" w:rsidRDefault="00930FF4" w:rsidP="001945DB"/>
    <w:p w14:paraId="69FD9DBE" w14:textId="09CBC03E" w:rsidR="001945DB" w:rsidRDefault="001945DB" w:rsidP="00605769">
      <w:pPr>
        <w:pStyle w:val="Heading3"/>
        <w:ind w:firstLine="720"/>
      </w:pPr>
      <w:r>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T</w:t>
      </w:r>
      <w:r>
        <w:rPr>
          <w:vertAlign w:val="subscript"/>
        </w:rPr>
        <w:t>g</w:t>
      </w:r>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lastRenderedPageBreak/>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Check Avrami</w:t>
      </w:r>
      <w:r w:rsidRPr="005C5640">
        <w:rPr>
          <w:color w:val="00B050"/>
        </w:rPr>
        <w:t xml:space="preserve"> </w:t>
      </w:r>
      <w:r>
        <w:t xml:space="preserve">and the rate at which the liquid is cooled. </w:t>
      </w:r>
    </w:p>
    <w:p w14:paraId="5699CB7B" w14:textId="7A726678" w:rsidR="005C5640" w:rsidRDefault="005C5640" w:rsidP="005C5640">
      <w:pPr>
        <w:pStyle w:val="ListParagraph"/>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ListParagraph"/>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r>
        <w:rPr>
          <w:rFonts w:cstheme="minorHAnsi"/>
          <w:vertAlign w:val="subscript"/>
        </w:rPr>
        <w:t>in</w:t>
      </w:r>
      <w:r w:rsidR="00652C34">
        <w:rPr>
          <w:rFonts w:cstheme="minorHAnsi"/>
        </w:rPr>
        <w:t xml:space="preserve"> ,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r w:rsidR="00652C34">
        <w:rPr>
          <w:rFonts w:cstheme="minorHAnsi"/>
          <w:vertAlign w:val="subscript"/>
        </w:rPr>
        <w:t xml:space="preserve">cryst  </w:t>
      </w:r>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r>
        <w:rPr>
          <w:rFonts w:cstheme="minorHAnsi"/>
          <w:vertAlign w:val="subscript"/>
        </w:rPr>
        <w:t xml:space="preserve">nose </w:t>
      </w:r>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sym w:font="Wingdings" w:char="F0E0"/>
      </w:r>
      <w:r>
        <w:rPr>
          <w:rFonts w:cstheme="minorHAnsi"/>
        </w:rPr>
        <w:t xml:space="preserve"> minimum of crystallization time need to be bypass to avoid crystallization. </w:t>
      </w:r>
    </w:p>
    <w:p w14:paraId="53FC694A" w14:textId="77777777" w:rsidR="00AC7F3E" w:rsidRDefault="00AC7F3E" w:rsidP="006954B3"/>
    <w:p w14:paraId="5E23D9F8" w14:textId="4B86E4BF" w:rsidR="006954B3" w:rsidRDefault="006954B3" w:rsidP="00AE498A">
      <w:pPr>
        <w:pStyle w:val="Heading3"/>
        <w:ind w:firstLine="720"/>
      </w:pPr>
      <w:r>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mel)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r>
        <w:t>Biot formula :</w:t>
      </w:r>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w:lastRenderedPageBreak/>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r>
        <w:t>ks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50AAEFF4" w14:textId="5707B688" w:rsidR="00AE498A" w:rsidRDefault="006954B3" w:rsidP="00091F29">
      <w:r>
        <w:t xml:space="preserve">Overview different cooling exp </w:t>
      </w:r>
    </w:p>
    <w:p w14:paraId="3575AD41" w14:textId="23A17628" w:rsidR="0045552F" w:rsidRDefault="0045552F" w:rsidP="00AE498A">
      <w:pPr>
        <w:pStyle w:val="Heading3"/>
        <w:ind w:firstLine="720"/>
      </w:pPr>
      <w:r>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have to be taken into account and measuring instrument influence the cooling process. </w:t>
      </w:r>
    </w:p>
    <w:p w14:paraId="78FB38D1" w14:textId="16A11388" w:rsidR="002E17EF" w:rsidRPr="002E17EF" w:rsidRDefault="002E17EF" w:rsidP="002E17EF">
      <w:r>
        <w:t>Ie,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From previous, important parameter for cooling that relate to cryoliquid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Table with different cryogen compared !!</w:t>
      </w:r>
    </w:p>
    <w:p w14:paraId="1AC65668" w14:textId="45ED8143" w:rsidR="00DF238E" w:rsidRDefault="00DF238E" w:rsidP="00393AF0">
      <w:pPr>
        <w:rPr>
          <w:color w:val="FF0000"/>
        </w:rPr>
      </w:pPr>
    </w:p>
    <w:tbl>
      <w:tblPr>
        <w:tblStyle w:val="TableGrid"/>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r>
              <w:t>T</w:t>
            </w:r>
            <w:r w:rsidRPr="00DF238E">
              <w:rPr>
                <w:vertAlign w:val="subscript"/>
              </w:rPr>
              <w:t>liquid</w:t>
            </w:r>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1DDD13A1" w14:textId="2D8E8377" w:rsidR="00495EED" w:rsidRDefault="00DF238E" w:rsidP="00E77BE7">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4F5631A7" w14:textId="77777777" w:rsidR="00E77BE7" w:rsidRDefault="00E77BE7" w:rsidP="00E77BE7"/>
    <w:p w14:paraId="1E4A5674" w14:textId="725BD306" w:rsidR="00825B07" w:rsidRPr="00825B07" w:rsidRDefault="00825B07" w:rsidP="00AE498A">
      <w:pPr>
        <w:pStyle w:val="Heading2"/>
        <w:ind w:firstLine="720"/>
      </w:pPr>
      <w:r>
        <w:t>Proof of concept experiment</w:t>
      </w:r>
      <w:r w:rsidR="007438C3">
        <w:t xml:space="preserve"> </w:t>
      </w:r>
    </w:p>
    <w:p w14:paraId="56D5CA04" w14:textId="77777777" w:rsidR="000D5E23" w:rsidRPr="000D5E23" w:rsidRDefault="000D5E23" w:rsidP="000D5E23"/>
    <w:p w14:paraId="2EF7207E" w14:textId="0F1E7D86" w:rsidR="000D5E23" w:rsidRDefault="000D5E23" w:rsidP="000D5E23">
      <w:pPr>
        <w:rPr>
          <w:rStyle w:val="CitationThesisCar"/>
        </w:rPr>
      </w:pPr>
      <w:r>
        <w:t>The overall aim</w:t>
      </w:r>
      <w:r w:rsidR="00C37B44">
        <w:t xml:space="preserve"> of this experiment</w:t>
      </w:r>
      <w:r>
        <w:t xml:space="preserve">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0771EA00" w14:textId="77777777" w:rsidR="00C37B44" w:rsidRDefault="00160046" w:rsidP="000D5E23">
      <w:pPr>
        <w:rPr>
          <w:rStyle w:val="CitationThesisCar"/>
          <w:color w:val="FF0000"/>
        </w:rPr>
      </w:pPr>
      <w:r w:rsidRPr="00160046">
        <w:rPr>
          <w:rStyle w:val="CitationThesisCar"/>
          <w:color w:val="FF0000"/>
        </w:rPr>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p>
    <w:p w14:paraId="35CC47D3" w14:textId="4BA64F84" w:rsidR="00160046" w:rsidRPr="00DF238E" w:rsidRDefault="00DF238E" w:rsidP="000D5E23">
      <w:r>
        <w:rPr>
          <w:rStyle w:val="CitationThesisCar"/>
          <w:color w:val="auto"/>
        </w:rPr>
        <w:t>Cryo-SEM sample prep</w:t>
      </w:r>
      <w:r w:rsidR="00C37B44">
        <w:rPr>
          <w:rStyle w:val="CitationThesisCar"/>
          <w:color w:val="auto"/>
        </w:rPr>
        <w:t>aration</w:t>
      </w:r>
      <w:r>
        <w:rPr>
          <w:rStyle w:val="CitationThesisCar"/>
          <w:color w:val="auto"/>
        </w:rPr>
        <w:t xml:space="preserve"> usually require</w:t>
      </w:r>
      <w:r w:rsidR="00C37B44">
        <w:rPr>
          <w:rStyle w:val="CitationThesisCar"/>
          <w:color w:val="auto"/>
        </w:rPr>
        <w:t>s</w:t>
      </w:r>
      <w:r>
        <w:rPr>
          <w:rStyle w:val="CitationThesisCar"/>
          <w:color w:val="auto"/>
        </w:rPr>
        <w:t xml:space="preserve"> cooling of a sample holder (holding the sample)</w:t>
      </w:r>
      <w:r w:rsidR="00FC0006">
        <w:rPr>
          <w:rStyle w:val="CitationThesisCar"/>
          <w:color w:val="auto"/>
        </w:rPr>
        <w:t xml:space="preserve"> </w:t>
      </w:r>
      <w:r w:rsidR="00FC0006" w:rsidRPr="00FC0006">
        <w:rPr>
          <w:rStyle w:val="CitationThesisCar"/>
        </w:rPr>
        <w:t>(citation)</w:t>
      </w:r>
      <w:r w:rsidR="00FC0006">
        <w:rPr>
          <w:rStyle w:val="CitationThesisCar"/>
        </w:rPr>
        <w:t xml:space="preserve">, </w:t>
      </w:r>
      <w:r w:rsidR="00FC0006" w:rsidRPr="00FC0006">
        <w:t>to be</w:t>
      </w:r>
      <w:r w:rsidR="00FC0006">
        <w:rPr>
          <w:rStyle w:val="CitationThesisCar"/>
        </w:rPr>
        <w:t xml:space="preserve"> </w:t>
      </w:r>
      <w:r w:rsidR="00FC0006" w:rsidRPr="00FC0006">
        <w:t>subsequently introduced into the microscope without further manipulation</w:t>
      </w:r>
      <w:r w:rsidRPr="00FC0006">
        <w:t>.</w:t>
      </w:r>
      <w:r>
        <w:rPr>
          <w:rStyle w:val="CitationThesisCar"/>
          <w:color w:val="auto"/>
        </w:rPr>
        <w:t xml:space="preserve"> </w:t>
      </w:r>
      <w:r w:rsidR="00C37B44">
        <w:rPr>
          <w:rStyle w:val="CitationThesisCar"/>
          <w:color w:val="auto"/>
        </w:rPr>
        <w:t>The</w:t>
      </w:r>
      <w:r>
        <w:rPr>
          <w:rStyle w:val="CitationThesisCar"/>
          <w:color w:val="auto"/>
        </w:rPr>
        <w:t xml:space="preserve"> method </w:t>
      </w:r>
      <w:r w:rsidR="00C37B44">
        <w:rPr>
          <w:rStyle w:val="CitationThesisCar"/>
          <w:color w:val="auto"/>
        </w:rPr>
        <w:t xml:space="preserve">used in this proof of concept experiment </w:t>
      </w:r>
      <w:r w:rsidR="00FC0006">
        <w:rPr>
          <w:rStyle w:val="CitationThesisCar"/>
          <w:color w:val="auto"/>
        </w:rPr>
        <w:t xml:space="preserve">work towards direct </w:t>
      </w:r>
      <w:r w:rsidR="00E93D51">
        <w:rPr>
          <w:rStyle w:val="CitationThesisCar"/>
          <w:color w:val="auto"/>
        </w:rPr>
        <w:t xml:space="preserve">freezing into the cryogen of a large number of </w:t>
      </w:r>
      <w:r>
        <w:rPr>
          <w:rStyle w:val="CitationThesisCar"/>
          <w:color w:val="auto"/>
        </w:rPr>
        <w:t>sample</w:t>
      </w:r>
      <w:r w:rsidR="00E93D51">
        <w:rPr>
          <w:rStyle w:val="CitationThesisCar"/>
          <w:color w:val="auto"/>
        </w:rPr>
        <w:t xml:space="preserve">s </w:t>
      </w:r>
      <w:r w:rsidR="00E93D51" w:rsidRPr="00E93D51">
        <w:rPr>
          <w:rStyle w:val="CitationThesisCar"/>
          <w:color w:val="FF0000"/>
        </w:rPr>
        <w:t>(calculation of number of individual µm droplets from 10 ml)</w:t>
      </w:r>
      <w:r w:rsidR="00E93D51">
        <w:rPr>
          <w:rStyle w:val="CitationThesisCar"/>
          <w:color w:val="auto"/>
        </w:rPr>
        <w:t>, prior to storage in liquid nitrogen for future manipulation or characterization.</w:t>
      </w:r>
      <w:r w:rsidRPr="00E93D51">
        <w:rPr>
          <w:rStyle w:val="CitationThesisCar"/>
          <w:color w:val="FF0000"/>
        </w:rPr>
        <w:t xml:space="preserve"> </w:t>
      </w:r>
      <w:r w:rsidR="00585816">
        <w:rPr>
          <w:rStyle w:val="CitationThesisCar"/>
          <w:color w:val="auto"/>
        </w:rPr>
        <w:t>This imply</w:t>
      </w:r>
      <w:r>
        <w:rPr>
          <w:rStyle w:val="CitationThesisCar"/>
          <w:color w:val="auto"/>
        </w:rPr>
        <w:t xml:space="preserve"> </w:t>
      </w:r>
      <w:r w:rsidR="00585816">
        <w:rPr>
          <w:rStyle w:val="CitationThesisCar"/>
          <w:color w:val="auto"/>
        </w:rPr>
        <w:t xml:space="preserve">the design of </w:t>
      </w:r>
      <w:r>
        <w:rPr>
          <w:rStyle w:val="CitationThesisCar"/>
          <w:color w:val="auto"/>
        </w:rPr>
        <w:t xml:space="preserve">a </w:t>
      </w:r>
      <w:r w:rsidR="00585816">
        <w:rPr>
          <w:rStyle w:val="CitationThesisCar"/>
          <w:color w:val="auto"/>
        </w:rPr>
        <w:t>“</w:t>
      </w:r>
      <w:r>
        <w:rPr>
          <w:rStyle w:val="CitationThesisCar"/>
          <w:color w:val="auto"/>
        </w:rPr>
        <w:t>recovery method</w:t>
      </w:r>
      <w:r w:rsidR="00585816">
        <w:rPr>
          <w:rStyle w:val="CitationThesisCar"/>
          <w:color w:val="auto"/>
        </w:rPr>
        <w:t>”</w:t>
      </w:r>
      <w:r>
        <w:rPr>
          <w:rStyle w:val="CitationThesisCar"/>
          <w:color w:val="auto"/>
        </w:rPr>
        <w:t xml:space="preserve"> </w:t>
      </w:r>
      <w:r w:rsidR="00585816">
        <w:rPr>
          <w:rStyle w:val="CitationThesisCar"/>
          <w:color w:val="auto"/>
        </w:rPr>
        <w:t>to retrieve and separate the water ice particles from the cryogen (liquid ethane).</w:t>
      </w:r>
    </w:p>
    <w:p w14:paraId="13AE41E9" w14:textId="77777777" w:rsidR="00635951" w:rsidRDefault="00635951" w:rsidP="000D5E23"/>
    <w:p w14:paraId="6EFB926F" w14:textId="12C47FA1" w:rsidR="00EF3279" w:rsidRDefault="00EF3279" w:rsidP="00AE498A">
      <w:pPr>
        <w:pStyle w:val="Heading3"/>
        <w:ind w:firstLine="720"/>
      </w:pPr>
      <w:r>
        <w:t>Safety consideration</w:t>
      </w:r>
    </w:p>
    <w:p w14:paraId="25749D7C" w14:textId="77777777" w:rsidR="00EF3279" w:rsidRDefault="00EF3279" w:rsidP="007C06F3"/>
    <w:p w14:paraId="1FD54FB6" w14:textId="3925D433"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 xml:space="preserve">The glove box is continuously purged with dry nitrogen gas to decrease the amount of </w:t>
      </w:r>
      <w:r w:rsidR="000F6150">
        <w:t>o</w:t>
      </w:r>
      <w:r w:rsidRPr="000D5E23">
        <w:t>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loves are made of butadyl, a static dissipative material.</w:t>
      </w:r>
      <w:r w:rsidR="00A1427F">
        <w:t xml:space="preserve"> Overall, after filling a Sevron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012C0136" w:rsidR="00216E5D" w:rsidRDefault="00985144" w:rsidP="000211DA">
      <w:pPr>
        <w:pStyle w:val="Heading3"/>
        <w:ind w:firstLine="720"/>
      </w:pPr>
      <w:r>
        <w:t>Design and operation</w:t>
      </w:r>
    </w:p>
    <w:p w14:paraId="7C41EA3B" w14:textId="7F1452FD" w:rsidR="00985144" w:rsidRDefault="00985144" w:rsidP="00985144"/>
    <w:p w14:paraId="461BCCBA" w14:textId="77777777" w:rsidR="00F07739" w:rsidRDefault="00225BAF" w:rsidP="00225BAF">
      <w:r>
        <w:t>Figure 1 show</w:t>
      </w:r>
      <w:r w:rsidR="00F07739">
        <w:t>s</w:t>
      </w:r>
      <w:r>
        <w:t xml:space="preserve"> the overall proof of concept experimental setup</w:t>
      </w:r>
      <w:r w:rsidR="00F07739">
        <w:t>, which will be described in detail in this section, together with the detailed experimental procedure and the order of operation.</w:t>
      </w:r>
      <w:r>
        <w:t xml:space="preserve"> Th</w:t>
      </w:r>
      <w:r w:rsidR="00F07739">
        <w:t>e</w:t>
      </w:r>
      <w:r>
        <w:t xml:space="preserve"> </w:t>
      </w:r>
      <w:r w:rsidR="00F07739">
        <w:t xml:space="preserve">main </w:t>
      </w:r>
      <w:r>
        <w:t>experiment</w:t>
      </w:r>
      <w:r w:rsidR="00F07739">
        <w:t>al</w:t>
      </w:r>
      <w:r>
        <w:t xml:space="preserve"> </w:t>
      </w:r>
      <w:r w:rsidR="00F07739">
        <w:t>is</w:t>
      </w:r>
      <w:r>
        <w:t xml:space="preserve"> divided in</w:t>
      </w:r>
      <w:r w:rsidR="00F07739">
        <w:t>to</w:t>
      </w:r>
      <w:r>
        <w:t xml:space="preserve"> 4 steps</w:t>
      </w:r>
      <w:r w:rsidR="00F07739">
        <w:t xml:space="preserve">, </w:t>
      </w:r>
      <w:r>
        <w:t>represented by the different colored rectangles</w:t>
      </w:r>
      <w:r w:rsidR="00F07739">
        <w:t xml:space="preserve"> in Figure 1</w:t>
      </w:r>
      <w:r>
        <w:t xml:space="preserve">: </w:t>
      </w:r>
    </w:p>
    <w:p w14:paraId="06D52717" w14:textId="4B69C250" w:rsidR="00F07739" w:rsidRDefault="00225BAF" w:rsidP="00F07739">
      <w:pPr>
        <w:pStyle w:val="ListParagraph"/>
        <w:numPr>
          <w:ilvl w:val="0"/>
          <w:numId w:val="12"/>
        </w:numPr>
      </w:pPr>
      <w:r>
        <w:lastRenderedPageBreak/>
        <w:t xml:space="preserve">Ethane liquefaction (green) </w:t>
      </w:r>
    </w:p>
    <w:p w14:paraId="6506EA38" w14:textId="4D0A13EE" w:rsidR="00F07739" w:rsidRDefault="00F07739" w:rsidP="00F07739">
      <w:pPr>
        <w:pStyle w:val="ListParagraph"/>
        <w:numPr>
          <w:ilvl w:val="0"/>
          <w:numId w:val="12"/>
        </w:numPr>
      </w:pPr>
      <w:r>
        <w:t>W</w:t>
      </w:r>
      <w:r w:rsidR="00225BAF">
        <w:t>ater droplet production</w:t>
      </w:r>
      <w:r w:rsidR="0088112A">
        <w:t xml:space="preserve"> (dark blue)</w:t>
      </w:r>
    </w:p>
    <w:p w14:paraId="7E07DB77" w14:textId="5AB22370" w:rsidR="00F07739" w:rsidRDefault="00F07739" w:rsidP="00F07739">
      <w:pPr>
        <w:pStyle w:val="ListParagraph"/>
        <w:numPr>
          <w:ilvl w:val="0"/>
          <w:numId w:val="12"/>
        </w:numPr>
      </w:pPr>
      <w:r>
        <w:t xml:space="preserve">Water droplet </w:t>
      </w:r>
      <w:r w:rsidR="00225BAF">
        <w:t xml:space="preserve">introduction </w:t>
      </w:r>
      <w:r w:rsidR="0088112A">
        <w:t>(</w:t>
      </w:r>
      <w:r w:rsidR="00225BAF">
        <w:t>light blue)</w:t>
      </w:r>
      <w:r w:rsidR="0088112A">
        <w:t xml:space="preserve"> and</w:t>
      </w:r>
    </w:p>
    <w:p w14:paraId="7E71B447" w14:textId="77777777" w:rsidR="0088112A" w:rsidRDefault="00F07739" w:rsidP="00F07739">
      <w:pPr>
        <w:pStyle w:val="ListParagraph"/>
        <w:numPr>
          <w:ilvl w:val="0"/>
          <w:numId w:val="12"/>
        </w:numPr>
      </w:pPr>
      <w:r>
        <w:t>S</w:t>
      </w:r>
      <w:r w:rsidR="00225BAF">
        <w:t>ample recovery (red)</w:t>
      </w:r>
      <w:r w:rsidR="00813456">
        <w:t xml:space="preserve"> </w:t>
      </w:r>
    </w:p>
    <w:p w14:paraId="4D03E7C8" w14:textId="77777777" w:rsidR="0088112A" w:rsidRDefault="0088112A" w:rsidP="00225BAF">
      <w:r>
        <w:t xml:space="preserve">Each of these steps will be described in turn in the following paragraphs, but first a general description of the experimental set up is given, together with details on setting up the ideal working environment within the glove box. </w:t>
      </w:r>
    </w:p>
    <w:p w14:paraId="5484DB18" w14:textId="5C0BE092" w:rsidR="00BE0D2E" w:rsidRPr="007961BE" w:rsidRDefault="00813456" w:rsidP="00225BAF">
      <w:r>
        <w:t>The glove box is divided in</w:t>
      </w:r>
      <w:r w:rsidR="0088112A">
        <w:t>to</w:t>
      </w:r>
      <w:r>
        <w:t xml:space="preserve"> two parts, the main chamber P1 and an airlock chamber P2. P1 </w:t>
      </w:r>
      <w:r w:rsidR="00927158">
        <w:t xml:space="preserve">is the main working space and </w:t>
      </w:r>
      <w:r>
        <w:t>contain</w:t>
      </w:r>
      <w:r w:rsidR="00180427">
        <w:t>s</w:t>
      </w:r>
      <w:r>
        <w:t xml:space="preserve"> the reaction vessel (</w:t>
      </w:r>
      <w:r w:rsidR="00180427">
        <w:t xml:space="preserve">indicated with the </w:t>
      </w:r>
      <w:r>
        <w:t>green square</w:t>
      </w:r>
      <w:r w:rsidR="00180427">
        <w:t xml:space="preserve"> containing part</w:t>
      </w:r>
      <w:r w:rsidR="0088112A">
        <w:t>s</w:t>
      </w:r>
      <w:r w:rsidR="00180427">
        <w:t xml:space="preserve"> labelled</w:t>
      </w:r>
      <w:r>
        <w:t xml:space="preserve"> 1,</w:t>
      </w:r>
      <w:r w:rsidR="00180427">
        <w:t xml:space="preserve"> </w:t>
      </w:r>
      <w:r>
        <w:t>2,</w:t>
      </w:r>
      <w:r w:rsidR="00180427">
        <w:t xml:space="preserve"> </w:t>
      </w:r>
      <w:r>
        <w:t>3</w:t>
      </w:r>
      <w:r w:rsidR="00180427">
        <w:t xml:space="preserve"> and </w:t>
      </w:r>
      <w:r>
        <w:t>4) and the recovery dewar (</w:t>
      </w:r>
      <w:r w:rsidR="00180427">
        <w:t xml:space="preserve">highlighted in light </w:t>
      </w:r>
      <w:r>
        <w:t>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t>
      </w:r>
      <w:r w:rsidR="00180427">
        <w:t>the</w:t>
      </w:r>
      <w:r w:rsidR="00927158">
        <w:t xml:space="preserve"> </w:t>
      </w:r>
      <w:r>
        <w:t>purpose</w:t>
      </w:r>
      <w:r w:rsidR="00180427">
        <w:t xml:space="preserve"> of which</w:t>
      </w:r>
      <w:r>
        <w:t xml:space="preserve"> is to extract the recovered sample (D</w:t>
      </w:r>
      <w:r w:rsidRPr="00813456">
        <w:rPr>
          <w:vertAlign w:val="subscript"/>
        </w:rPr>
        <w:t>R</w:t>
      </w:r>
      <w:r>
        <w:t xml:space="preserve">) without 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180427">
        <w:rPr>
          <w:color w:val="FF0000"/>
        </w:rPr>
        <w:t xml:space="preserve"> </w:t>
      </w:r>
      <w:r w:rsidR="00180427">
        <w:t>prior to beginning of the experiment</w:t>
      </w:r>
      <w:r w:rsidR="007961BE">
        <w:t>.</w:t>
      </w:r>
    </w:p>
    <w:p w14:paraId="7A494B08" w14:textId="4FF38B7E" w:rsidR="00225BAF" w:rsidRDefault="00813456" w:rsidP="00225BAF">
      <w:r>
        <w:t>Both chamber</w:t>
      </w:r>
      <w:r w:rsidR="00927158">
        <w:t>s</w:t>
      </w:r>
      <w:r>
        <w:t xml:space="preserve"> are purged with </w:t>
      </w:r>
      <w:r w:rsidR="00180427">
        <w:t>n</w:t>
      </w:r>
      <w:r>
        <w:t>itrogen gas</w:t>
      </w:r>
      <w:r w:rsidR="00927158">
        <w:t xml:space="preserve"> from the same gas cylinder</w:t>
      </w:r>
      <w:r w:rsidR="00180427">
        <w:t>,</w:t>
      </w:r>
      <w:r w:rsidR="00927158">
        <w:t xml:space="preserve"> </w:t>
      </w:r>
      <w:r w:rsidR="00180427">
        <w:t>with its</w:t>
      </w:r>
      <w:r w:rsidR="00927158">
        <w:t xml:space="preserve"> pressure</w:t>
      </w:r>
      <w:r w:rsidR="00180427">
        <w:t xml:space="preserve"> set via</w:t>
      </w:r>
      <w:r w:rsidR="00927158">
        <w:t xml:space="preserve"> a</w:t>
      </w:r>
      <w:r w:rsidR="00180427">
        <w:t xml:space="preserve"> </w:t>
      </w:r>
      <w:r w:rsidR="00502B15">
        <w:t>two-stage</w:t>
      </w:r>
      <w:r w:rsidR="00927158">
        <w:t xml:space="preserve"> gas regulator at 0.2 bar</w:t>
      </w:r>
      <w:r w:rsidR="009B257E">
        <w:t xml:space="preserve"> </w:t>
      </w:r>
      <w:r w:rsidR="009B257E" w:rsidRPr="009B257E">
        <w:rPr>
          <w:color w:val="FF0000"/>
        </w:rPr>
        <w:t>(</w:t>
      </w:r>
      <w:r w:rsidR="00180427">
        <w:rPr>
          <w:color w:val="FF0000"/>
        </w:rPr>
        <w:t xml:space="preserve">Value to check – Do I speak about </w:t>
      </w:r>
      <w:r w:rsidR="009B257E" w:rsidRPr="009B257E">
        <w:rPr>
          <w:color w:val="FF0000"/>
        </w:rPr>
        <w:t>Extraction</w:t>
      </w:r>
      <w:r w:rsidR="00E6148C">
        <w:rPr>
          <w:color w:val="FF0000"/>
        </w:rPr>
        <w:t xml:space="preserve"> </w:t>
      </w:r>
      <w:r w:rsidR="00E6148C" w:rsidRPr="00E6148C">
        <w:rPr>
          <w:color w:val="FF0000"/>
        </w:rPr>
        <w:sym w:font="Wingdings" w:char="F0E0"/>
      </w:r>
      <w:r w:rsidR="00180427">
        <w:rPr>
          <w:color w:val="FF0000"/>
        </w:rPr>
        <w:t xml:space="preserve"> ¼” pipe -</w:t>
      </w:r>
      <w:r w:rsidR="00E6148C">
        <w:rPr>
          <w:color w:val="FF0000"/>
        </w:rPr>
        <w:t xml:space="preserve"> Carbon trap?</w:t>
      </w:r>
      <w:r w:rsidR="00180427">
        <w:rPr>
          <w:color w:val="FF0000"/>
        </w:rPr>
        <w:t xml:space="preserve"> – main lab exhaust</w:t>
      </w:r>
      <w:r w:rsidR="009B257E">
        <w:t>)</w:t>
      </w:r>
      <w:r w:rsidR="00927158">
        <w:t>.</w:t>
      </w:r>
      <w:r w:rsidR="005878B4">
        <w:t xml:space="preserve"> 30 minutes of purge </w:t>
      </w:r>
      <w:r w:rsidR="00180427">
        <w:t>is</w:t>
      </w:r>
      <w:r w:rsidR="005878B4">
        <w:t xml:space="preserve"> necessary to decrease the O</w:t>
      </w:r>
      <w:r w:rsidR="005878B4" w:rsidRPr="005878B4">
        <w:rPr>
          <w:vertAlign w:val="subscript"/>
        </w:rPr>
        <w:t>2</w:t>
      </w:r>
      <w:r w:rsidR="005878B4">
        <w:t xml:space="preserve"> level</w:t>
      </w:r>
      <w:r w:rsidR="0088112A">
        <w:t>s</w:t>
      </w:r>
      <w:r w:rsidR="005878B4">
        <w:t xml:space="preserve"> in the main chamber below the 3% </w:t>
      </w:r>
      <w:r w:rsidR="009B257E">
        <w:t xml:space="preserve">representing the lower flammability limit of ethane. </w:t>
      </w:r>
      <w:r w:rsidR="00502B15">
        <w:t>To monitor the oxygen levels</w:t>
      </w:r>
      <w:r w:rsidR="00D7234A">
        <w:t xml:space="preserve"> while purging</w:t>
      </w:r>
      <w:r w:rsidR="00502B15">
        <w:t>, a portable oxygen alarm is introduced into the glove box</w:t>
      </w:r>
      <w:r w:rsidR="009B257E">
        <w:t xml:space="preserve">. </w:t>
      </w:r>
    </w:p>
    <w:p w14:paraId="47748E94" w14:textId="543DC1BF" w:rsidR="009B257E" w:rsidRPr="00813456" w:rsidRDefault="009B257E" w:rsidP="00225BAF">
      <w:r>
        <w:t>Once the initial purge is achieved the N</w:t>
      </w:r>
      <w:r w:rsidRPr="009B257E">
        <w:rPr>
          <w:vertAlign w:val="subscript"/>
        </w:rPr>
        <w:t>2</w:t>
      </w:r>
      <w:r>
        <w:t xml:space="preserve"> flow is decreased to provide good working conditions, </w:t>
      </w:r>
      <w:r w:rsidR="000204FF">
        <w:t xml:space="preserve">for example, </w:t>
      </w:r>
      <w:r>
        <w:t xml:space="preserve">a pressure set up too high will inflate the gloves thus reducing handling abilities within the glove box. </w:t>
      </w:r>
      <w:r w:rsidR="007F531B">
        <w:t>However,</w:t>
      </w:r>
      <w:r>
        <w:t xml:space="preserve"> a </w:t>
      </w:r>
      <w:r w:rsidR="000204FF">
        <w:t>small</w:t>
      </w:r>
      <w:r>
        <w:t xml:space="preserve"> </w:t>
      </w:r>
      <w:r w:rsidR="000204FF">
        <w:t>n</w:t>
      </w:r>
      <w:r>
        <w:t>itrogen flow need</w:t>
      </w:r>
      <w:r w:rsidR="000204FF">
        <w:t>s</w:t>
      </w:r>
      <w:r>
        <w:t xml:space="preserve"> to be present at all time</w:t>
      </w:r>
      <w:r w:rsidR="007F531B">
        <w:t xml:space="preserve">, </w:t>
      </w:r>
      <w:r>
        <w:t>maintain</w:t>
      </w:r>
      <w:r w:rsidR="007F531B">
        <w:t>ing</w:t>
      </w:r>
      <w:r>
        <w:t xml:space="preserve"> a slight overpressure</w:t>
      </w:r>
      <w:r w:rsidR="000204FF">
        <w:t xml:space="preserve"> and</w:t>
      </w:r>
      <w:r w:rsidR="007F531B">
        <w:t xml:space="preserve"> preventing any air (containing O</w:t>
      </w:r>
      <w:r w:rsidR="007F531B" w:rsidRPr="007F531B">
        <w:rPr>
          <w:vertAlign w:val="subscript"/>
        </w:rPr>
        <w:t>2</w:t>
      </w:r>
      <w:r w:rsidR="007F531B">
        <w:t>)</w:t>
      </w:r>
      <w:r>
        <w:t xml:space="preserve"> </w:t>
      </w:r>
      <w:r w:rsidR="000204FF">
        <w:t>from</w:t>
      </w:r>
      <w:r w:rsidR="007F531B">
        <w:t xml:space="preserve"> enter</w:t>
      </w:r>
      <w:r w:rsidR="000204FF">
        <w:t>ing</w:t>
      </w:r>
      <w:r w:rsidR="007F531B">
        <w:t xml:space="preserve"> the glove box.</w:t>
      </w:r>
      <w:r>
        <w:t xml:space="preserve"> </w:t>
      </w:r>
    </w:p>
    <w:p w14:paraId="49C0A786" w14:textId="41E49C34" w:rsidR="00225BAF" w:rsidRDefault="00225BAF" w:rsidP="00985144"/>
    <w:p w14:paraId="2006FE2A" w14:textId="77777777" w:rsidR="00140D30" w:rsidRDefault="00335599" w:rsidP="00140D30">
      <w:pPr>
        <w:keepNext/>
      </w:pPr>
      <w:r>
        <w:rPr>
          <w:noProof/>
        </w:rPr>
        <w:lastRenderedPageBreak/>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8">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076A009A" w:rsidR="00985144" w:rsidRPr="00140D30" w:rsidRDefault="00091F29" w:rsidP="00091F29">
      <w:pPr>
        <w:pStyle w:val="Caption"/>
        <w:rPr>
          <w:color w:val="auto"/>
        </w:rPr>
      </w:pPr>
      <w:bookmarkStart w:id="0" w:name="_Ref110340428"/>
      <w:r>
        <w:t xml:space="preserve">Figure </w:t>
      </w:r>
      <w:r>
        <w:fldChar w:fldCharType="begin"/>
      </w:r>
      <w:r>
        <w:instrText xml:space="preserve"> STYLEREF 1 \s </w:instrText>
      </w:r>
      <w:r>
        <w:fldChar w:fldCharType="separate"/>
      </w:r>
      <w:r w:rsidR="00E77BE7">
        <w:rPr>
          <w:noProof/>
        </w:rPr>
        <w:t>5</w:t>
      </w:r>
      <w:r>
        <w:fldChar w:fldCharType="end"/>
      </w:r>
      <w:r>
        <w:t>.</w:t>
      </w:r>
      <w:r>
        <w:fldChar w:fldCharType="begin"/>
      </w:r>
      <w:r>
        <w:instrText xml:space="preserve"> SEQ Figure \* ARABIC \s 1 </w:instrText>
      </w:r>
      <w:r>
        <w:fldChar w:fldCharType="separate"/>
      </w:r>
      <w:r w:rsidR="00E77BE7">
        <w:rPr>
          <w:noProof/>
        </w:rPr>
        <w:t>1</w:t>
      </w:r>
      <w:r>
        <w:fldChar w:fldCharType="end"/>
      </w:r>
      <w:bookmarkEnd w:id="0"/>
      <w:r w:rsidR="00140D30" w:rsidRPr="00140D30">
        <w:rPr>
          <w:b/>
          <w:bCs/>
        </w:rPr>
        <w:t>:</w:t>
      </w:r>
      <w:r w:rsidR="00140D30">
        <w:t xml:space="preserve"> Diagram of proof of concept experiment. Colored squares represent the different setups associated with the different part of the procedure; green: ethane liquefaction; dark blue: water droplet production; light blue: water droplet introduction; red: sample recovery and transfer. Numbers will be explained later in the text.</w:t>
      </w:r>
    </w:p>
    <w:p w14:paraId="2E938C33" w14:textId="5F9AA876" w:rsidR="00985144" w:rsidRDefault="00985144" w:rsidP="00985144">
      <w:pPr>
        <w:rPr>
          <w:color w:val="FF0000"/>
        </w:rPr>
      </w:pPr>
    </w:p>
    <w:p w14:paraId="4B3D9008" w14:textId="0C4885FF" w:rsidR="000211DA" w:rsidRDefault="00B45D1A" w:rsidP="00985144">
      <w:r>
        <w:t xml:space="preserve">The only </w:t>
      </w:r>
      <w:r w:rsidR="000204FF">
        <w:t>time</w:t>
      </w:r>
      <w:r>
        <w:t xml:space="preserve"> when the purge is stopped during the procedure is when liquid </w:t>
      </w:r>
      <w:r w:rsidR="000204FF">
        <w:t>n</w:t>
      </w:r>
      <w:r>
        <w:t>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w:t>
      </w:r>
      <w:r w:rsidR="000204FF">
        <w:t>n</w:t>
      </w:r>
      <w:r w:rsidR="00D7234A">
        <w:t>itrogen evaporate</w:t>
      </w:r>
      <w:r w:rsidR="000204FF">
        <w:t>s</w:t>
      </w:r>
      <w:r w:rsidR="00D7234A">
        <w:t xml:space="preserve"> quickly with a liquid to gas ratio 1:694</w:t>
      </w:r>
      <w:r w:rsidR="00303C90">
        <w:t xml:space="preserve"> </w:t>
      </w:r>
      <w:r w:rsidR="00303C90" w:rsidRPr="00303C90">
        <w:rPr>
          <w:rStyle w:val="CitationThesisCar"/>
        </w:rPr>
        <w:t>(citation)</w:t>
      </w:r>
      <w:r w:rsidR="00D7234A">
        <w:t xml:space="preserve">. </w:t>
      </w:r>
    </w:p>
    <w:p w14:paraId="1B382E8B" w14:textId="7362BB95" w:rsidR="00D7234A" w:rsidRDefault="00D7234A" w:rsidP="00985144">
      <w:r>
        <w:t xml:space="preserve">Liquid </w:t>
      </w:r>
      <w:r w:rsidR="001C5955">
        <w:t>n</w:t>
      </w:r>
      <w:r>
        <w:t xml:space="preserve">itrogen is taken from a pressurized </w:t>
      </w:r>
      <w:r w:rsidR="001C5955">
        <w:t>D</w:t>
      </w:r>
      <w:r>
        <w:t>ewar</w:t>
      </w:r>
      <w:r w:rsidR="00C3348C">
        <w:t xml:space="preserve">, filtered using a tea 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xml:space="preserve">) is used to introduce the liquid </w:t>
      </w:r>
      <w:r w:rsidR="000204FF">
        <w:t>n</w:t>
      </w:r>
      <w:r w:rsidR="00C3348C">
        <w:t xml:space="preserve">itrogen. A plastic </w:t>
      </w:r>
      <w:r w:rsidR="000204FF">
        <w:t>tube</w:t>
      </w:r>
      <w:r w:rsidR="00C3348C">
        <w:t xml:space="preserve"> (</w:t>
      </w:r>
      <w:r w:rsidR="00B11859" w:rsidRPr="00B11859">
        <w:rPr>
          <w:color w:val="FF0000"/>
        </w:rPr>
        <w:t>material</w:t>
      </w:r>
      <w:r w:rsidR="00B11859">
        <w:t xml:space="preserve"> </w:t>
      </w:r>
      <w:r w:rsidR="00C3348C">
        <w:t xml:space="preserve">10 cm long) is connected to the valve inside the glove box to channel the liquid into the </w:t>
      </w:r>
      <w:r w:rsidR="001C5955">
        <w:t>D</w:t>
      </w:r>
      <w:r w:rsidR="00C3348C">
        <w:t>ewar</w:t>
      </w:r>
      <w:r w:rsidR="001C5955">
        <w:t xml:space="preserve"> flask</w:t>
      </w:r>
      <w:r w:rsidR="00C3348C">
        <w:t>.</w:t>
      </w:r>
    </w:p>
    <w:p w14:paraId="20A63CE9" w14:textId="5522CE55" w:rsidR="00C3348C" w:rsidRPr="00B45D1A" w:rsidRDefault="00C3348C" w:rsidP="00985144">
      <w:r>
        <w:t>Once the N</w:t>
      </w:r>
      <w:r w:rsidRPr="00C3348C">
        <w:rPr>
          <w:vertAlign w:val="subscript"/>
        </w:rPr>
        <w:t>2</w:t>
      </w:r>
      <w:r>
        <w:t xml:space="preserve"> purge is </w:t>
      </w:r>
      <w:r w:rsidR="00E6148C">
        <w:t xml:space="preserve">temporary </w:t>
      </w:r>
      <w:r w:rsidR="00B11859">
        <w:t>paused</w:t>
      </w:r>
      <w:r>
        <w:t>, pressure must be applied on the glove</w:t>
      </w:r>
      <w:r w:rsidR="00B11859">
        <w:t>s</w:t>
      </w:r>
      <w:r>
        <w:t xml:space="preserve"> to decrease the overall volume of the glove box. </w:t>
      </w:r>
      <w:r w:rsidR="00163CB6">
        <w:t xml:space="preserve">A small amount of liquid </w:t>
      </w:r>
      <w:r w:rsidR="00B11859">
        <w:t>n</w:t>
      </w:r>
      <w:r w:rsidR="00163CB6">
        <w:t>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must be worn at all time</w:t>
      </w:r>
      <w:r w:rsidR="00B11859">
        <w:t>s</w:t>
      </w:r>
      <w:r w:rsidR="00163CB6">
        <w:t xml:space="preserve">. Also, some bubble wrap and </w:t>
      </w:r>
      <w:r w:rsidR="00163CB6">
        <w:lastRenderedPageBreak/>
        <w:t xml:space="preserve">tea towels are disposed around the funnel preventing </w:t>
      </w:r>
      <w:r w:rsidR="00D6166D">
        <w:t xml:space="preserve">falling </w:t>
      </w:r>
      <w:r w:rsidR="00163CB6">
        <w:t xml:space="preserve">liquid </w:t>
      </w:r>
      <w:r w:rsidR="00B11859">
        <w:t>n</w:t>
      </w:r>
      <w:r w:rsidR="00163CB6">
        <w:t>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 xml:space="preserve">into the </w:t>
      </w:r>
      <w:r w:rsidR="001C5955">
        <w:t>D</w:t>
      </w:r>
      <w:r w:rsidR="00E006E9">
        <w:t>ewar.</w:t>
      </w:r>
      <w:r w:rsidR="00E6148C">
        <w:t xml:space="preserve"> Because of the </w:t>
      </w:r>
      <w:r w:rsidR="001C5955">
        <w:t>D</w:t>
      </w:r>
      <w:r w:rsidR="00E6148C">
        <w:t xml:space="preserve">ewar being initially at room temperature, most of the </w:t>
      </w:r>
      <w:r w:rsidR="00131068">
        <w:t xml:space="preserve">liquid </w:t>
      </w:r>
      <w:r w:rsidR="00E6148C">
        <w:t>Nitrogen will evaporate, increasing the pressure within the glove box. Deflating the gloves and stopping the purge before introduci</w:t>
      </w:r>
      <w:r w:rsidR="00B11859">
        <w:t>ng the liquid</w:t>
      </w:r>
      <w:r w:rsidR="00E6148C">
        <w:t xml:space="preserve"> </w:t>
      </w:r>
      <w:r w:rsidR="00B11859">
        <w:t>nitrogen</w:t>
      </w:r>
      <w:r w:rsidR="00E6148C">
        <w:t xml:space="preserve"> allow</w:t>
      </w:r>
      <w:r w:rsidR="00B11859">
        <w:t>s</w:t>
      </w:r>
      <w:r w:rsidR="00E6148C">
        <w:t xml:space="preserve"> </w:t>
      </w:r>
      <w:r w:rsidR="00131068">
        <w:t xml:space="preserve">for </w:t>
      </w:r>
      <w:r w:rsidR="00B11859">
        <w:t>control of gas volume within the glove box</w:t>
      </w:r>
      <w:r w:rsidR="00131068">
        <w:t>. Indeed</w:t>
      </w:r>
      <w:r w:rsidR="00DA2965">
        <w:t xml:space="preserve">, the </w:t>
      </w:r>
      <w:r w:rsidR="00B11859">
        <w:t>evaporating liquid n</w:t>
      </w:r>
      <w:r w:rsidR="00DA2965">
        <w:t xml:space="preserve">itrogen will first result in the glove inflation, </w:t>
      </w:r>
      <w:r w:rsidR="00131068">
        <w:t>thus counterbalancing the temporary increase in pressure</w:t>
      </w:r>
      <w:r w:rsidR="00DA2965">
        <w:t xml:space="preserve">. </w:t>
      </w:r>
      <w:r w:rsidR="00131068">
        <w:t xml:space="preserve">If too much </w:t>
      </w:r>
      <w:r w:rsidR="00B11859">
        <w:t>LN</w:t>
      </w:r>
      <w:r w:rsidR="00B11859" w:rsidRPr="00B11859">
        <w:rPr>
          <w:vertAlign w:val="subscript"/>
        </w:rPr>
        <w:t>2</w:t>
      </w:r>
      <w:r w:rsidR="00131068">
        <w:t xml:space="preserve"> is initially introduced into the funnel</w:t>
      </w:r>
      <w:r w:rsidR="00E81007">
        <w:t>,</w:t>
      </w:r>
      <w:r w:rsidR="00DA2965">
        <w:t xml:space="preserve"> the gloves will inflate fully thus increasing the pressure inside the glove box, preventing the liquid to flow through the valve. This can represent an explosion hazard that must be prevented by filling the </w:t>
      </w:r>
      <w:r w:rsidR="001C5955">
        <w:t>D</w:t>
      </w:r>
      <w:r w:rsidR="00DA2965">
        <w:t xml:space="preserve">ewar </w:t>
      </w:r>
      <w:r w:rsidR="00303C90">
        <w:t xml:space="preserve">(1) </w:t>
      </w:r>
      <w:r w:rsidR="00DA2965">
        <w:t xml:space="preserve">gradually, and not introducing too much </w:t>
      </w:r>
      <w:r w:rsidR="00B11859">
        <w:t>n</w:t>
      </w:r>
      <w:r w:rsidR="00DA2965">
        <w:t xml:space="preserve">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w:t>
      </w:r>
      <w:r w:rsidR="00B11859">
        <w:t>n</w:t>
      </w:r>
      <w:r w:rsidR="005A17A5">
        <w:t xml:space="preserve">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This operation must be</w:t>
      </w:r>
      <w:r w:rsidR="00B11859">
        <w:t xml:space="preserve"> patiently</w:t>
      </w:r>
      <w:r w:rsidR="005A17A5">
        <w:t xml:space="preserve"> repeated 4 time</w:t>
      </w:r>
      <w:r w:rsidR="008C3F4B">
        <w:t>s</w:t>
      </w:r>
      <w:r w:rsidR="005A17A5">
        <w:t xml:space="preserve"> to fill the 1L Dewar (1)</w:t>
      </w:r>
      <w:r w:rsidR="00091F29">
        <w:fldChar w:fldCharType="begin"/>
      </w:r>
      <w:r w:rsidR="00091F29">
        <w:instrText xml:space="preserve"> REF _Ref110340428 \h </w:instrText>
      </w:r>
      <w:r w:rsidR="00091F29">
        <w:fldChar w:fldCharType="separate"/>
      </w:r>
      <w:r w:rsidR="00091F29">
        <w:t xml:space="preserve">Figure </w:t>
      </w:r>
      <w:r w:rsidR="00091F29">
        <w:rPr>
          <w:noProof/>
        </w:rPr>
        <w:t>0</w:t>
      </w:r>
      <w:r w:rsidR="00091F29">
        <w:t>.</w:t>
      </w:r>
      <w:r w:rsidR="00091F29">
        <w:rPr>
          <w:noProof/>
        </w:rPr>
        <w:t>1</w:t>
      </w:r>
      <w:r w:rsidR="00091F29">
        <w:fldChar w:fldCharType="end"/>
      </w:r>
      <w:r w:rsidR="005A17A5">
        <w:t>.</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Heading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CAS info etc,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24134CD5" w:rsidR="00A07845" w:rsidRDefault="00A07845" w:rsidP="00CB5C7B">
      <w:pPr>
        <w:rPr>
          <w:color w:val="FF0000"/>
        </w:rPr>
      </w:pPr>
      <w:r>
        <w:rPr>
          <w:color w:val="FF0000"/>
        </w:rPr>
        <w:t>What kind of regulator</w:t>
      </w:r>
      <w:r w:rsidR="0045682B">
        <w:rPr>
          <w:color w:val="FF0000"/>
        </w:rPr>
        <w:t>, Ethane acheminated through a 1/8“ pipe, flashback arrester</w:t>
      </w:r>
      <w:r w:rsidR="007961BE">
        <w:rPr>
          <w:color w:val="FF0000"/>
        </w:rPr>
        <w:t xml:space="preserve">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4294E819" w14:textId="77777777" w:rsidR="00140D30" w:rsidRDefault="00335599" w:rsidP="00140D30">
      <w:pPr>
        <w:keepNext/>
      </w:pPr>
      <w:r>
        <w:rPr>
          <w:noProof/>
        </w:rPr>
        <w:lastRenderedPageBreak/>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8340796" w14:textId="2C6DF572" w:rsidR="00CB5C7B" w:rsidRDefault="00140D30" w:rsidP="00140D30">
      <w:pPr>
        <w:pStyle w:val="Caption"/>
      </w:pPr>
      <w:r w:rsidRPr="00140D30">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2</w:t>
      </w:r>
      <w:r w:rsidR="00091F29">
        <w:rPr>
          <w:b/>
          <w:bCs/>
        </w:rPr>
        <w:fldChar w:fldCharType="end"/>
      </w:r>
      <w:r>
        <w:t>: a) Separate pieces of cooling setup: (1) Dewar vessel, liquid N</w:t>
      </w:r>
      <w:r w:rsidRPr="00A1427F">
        <w:rPr>
          <w:vertAlign w:val="subscript"/>
        </w:rPr>
        <w:t>2</w:t>
      </w:r>
      <w:r>
        <w:t xml:space="preserve"> bath – primary cryogen (2) Custom reaction vessel for C</w:t>
      </w:r>
      <w:r w:rsidRPr="00610704">
        <w:rPr>
          <w:vertAlign w:val="subscript"/>
        </w:rPr>
        <w:t>2</w:t>
      </w:r>
      <w:r>
        <w:t>H</w:t>
      </w:r>
      <w:r w:rsidRPr="00610704">
        <w:rPr>
          <w:vertAlign w:val="subscript"/>
        </w:rPr>
        <w:t>6</w:t>
      </w:r>
      <w:r>
        <w:rPr>
          <w:vertAlign w:val="subscript"/>
        </w:rPr>
        <w:t xml:space="preserve"> </w:t>
      </w:r>
      <w:r>
        <w:t xml:space="preserve">– secondary cryogen (3) Frost shield (4) basket – PTFE 1 </w:t>
      </w:r>
      <w:r>
        <w:rPr>
          <w:rFonts w:cstheme="minorHAnsi"/>
        </w:rPr>
        <w:t>µ</w:t>
      </w:r>
      <w:r>
        <w:t>m membrane; b) Assembled cooling setup; c) Schematic diagram of the cooling setup</w:t>
      </w:r>
    </w:p>
    <w:p w14:paraId="6E57C91B" w14:textId="3F577030" w:rsidR="00CB5C7B" w:rsidRPr="00610704" w:rsidRDefault="00CB5C7B" w:rsidP="00CB5C7B">
      <w:pPr>
        <w:pStyle w:val="Caption"/>
      </w:pPr>
    </w:p>
    <w:p w14:paraId="1FBA77A7" w14:textId="391B4ABB" w:rsidR="0011040A" w:rsidRDefault="0011040A" w:rsidP="00216E5D"/>
    <w:p w14:paraId="670EC418" w14:textId="056F7F03" w:rsidR="00610704" w:rsidRDefault="00610704" w:rsidP="00610704"/>
    <w:p w14:paraId="713D9F9F" w14:textId="39B138ED" w:rsidR="00F36F24" w:rsidRDefault="00610704" w:rsidP="00216E5D">
      <w:r w:rsidRPr="00610704">
        <w:t>Ethane is liquid between 89.</w:t>
      </w:r>
      <w:r w:rsidR="00140D30">
        <w:t>7</w:t>
      </w:r>
      <w:r w:rsidRPr="00610704">
        <w:t xml:space="preserve"> </w:t>
      </w:r>
      <w:r w:rsidR="002747F2">
        <w:t xml:space="preserve">K </w:t>
      </w:r>
      <w:r w:rsidRPr="00610704">
        <w:t>and 184.</w:t>
      </w:r>
      <w:r w:rsidR="00140D30">
        <w:t>4</w:t>
      </w:r>
      <w:r w:rsidRPr="00610704">
        <w:t xml:space="preserve"> K at atmospheric pressure</w:t>
      </w:r>
      <w:r w:rsidR="00140D30">
        <w:t xml:space="preserve"> </w:t>
      </w:r>
      <w:r w:rsidR="00140D30" w:rsidRPr="00303C90">
        <w:rPr>
          <w:rStyle w:val="CitationThesisCar"/>
        </w:rPr>
        <w:t>(citation)</w:t>
      </w:r>
      <w:r w:rsidRPr="00610704">
        <w:t xml:space="preserve">. </w:t>
      </w:r>
      <w:r w:rsidR="00F36F24">
        <w:t>Liquefaction</w:t>
      </w:r>
      <w:r w:rsidRPr="00610704">
        <w:t xml:space="preserve"> is achieved by introducing ethane gas in </w:t>
      </w:r>
      <w:r w:rsidR="00392D32">
        <w:t>a</w:t>
      </w:r>
      <w:r w:rsidR="00F36F24">
        <w:t xml:space="preserve"> </w:t>
      </w:r>
      <w:r w:rsidR="005340A7">
        <w:t xml:space="preserve">reaction vessel </w:t>
      </w:r>
      <w:r w:rsidRPr="00610704">
        <w:t>(2)</w:t>
      </w:r>
      <w:r w:rsidR="005340A7">
        <w:t>,</w:t>
      </w:r>
      <w:r w:rsidR="00DE321C">
        <w:t xml:space="preserve"> cooled to 77 K</w:t>
      </w:r>
      <w:r w:rsidRPr="00610704">
        <w:t xml:space="preserve"> </w:t>
      </w:r>
      <w:r w:rsidR="00DE321C">
        <w:t xml:space="preserve">by </w:t>
      </w:r>
      <w:r w:rsidRPr="00610704">
        <w:t>submer</w:t>
      </w:r>
      <w:r w:rsidR="00DE321C">
        <w:t>sion</w:t>
      </w:r>
      <w:r w:rsidRPr="00610704">
        <w:t xml:space="preserve"> in liquid </w:t>
      </w:r>
      <w:r w:rsidR="00140D30">
        <w:t>n</w:t>
      </w:r>
      <w:r w:rsidR="007961BE" w:rsidRPr="00610704">
        <w:t xml:space="preserve">itrogen </w:t>
      </w:r>
      <w:r w:rsidR="00392D32">
        <w:t xml:space="preserve">contained in </w:t>
      </w:r>
      <w:r w:rsidR="007961BE" w:rsidRPr="00610704">
        <w:t>(</w:t>
      </w:r>
      <w:r w:rsidRPr="00610704">
        <w:t xml:space="preserve">1). </w:t>
      </w:r>
      <w:r w:rsidR="00F36F24" w:rsidRPr="00610704">
        <w:t>(3) is a frost shield</w:t>
      </w:r>
      <w:r w:rsidR="00392D32">
        <w:t>, the purpose of which</w:t>
      </w:r>
      <w:r w:rsidR="00F36F24" w:rsidRPr="00610704">
        <w:t xml:space="preserve"> is</w:t>
      </w:r>
      <w:r w:rsidR="00392D32">
        <w:t xml:space="preserve"> </w:t>
      </w:r>
      <w:r w:rsidR="00F36F24" w:rsidRPr="00610704">
        <w:t xml:space="preserve">to catch frost that inevitably grows </w:t>
      </w:r>
      <w:r w:rsidR="00392D32">
        <w:t xml:space="preserve">from the water </w:t>
      </w:r>
      <w:r w:rsidR="001C5955">
        <w:t>vapo</w:t>
      </w:r>
      <w:r w:rsidR="002E570F">
        <w:t>u</w:t>
      </w:r>
      <w:r w:rsidR="001C5955">
        <w:t>r</w:t>
      </w:r>
      <w:r w:rsidR="00392D32">
        <w:t xml:space="preserve"> present within the glove box</w:t>
      </w:r>
      <w:r w:rsidR="002E570F">
        <w:t xml:space="preserve"> (even with the purge on)</w:t>
      </w:r>
      <w:r w:rsidR="00DE321C">
        <w:t>, sticking</w:t>
      </w:r>
      <w:r w:rsidR="00392D32">
        <w:t xml:space="preserve"> </w:t>
      </w:r>
      <w:r w:rsidR="00F36F24" w:rsidRPr="00610704">
        <w:t xml:space="preserve">on the cold </w:t>
      </w:r>
      <w:r w:rsidR="00392D32">
        <w:t>metal parts</w:t>
      </w:r>
      <w:r w:rsidR="00F36F24" w:rsidRPr="00610704">
        <w:t xml:space="preserve"> of the </w:t>
      </w:r>
      <w:r w:rsidR="00DE321C">
        <w:t>reaction vessel</w:t>
      </w:r>
      <w:r w:rsidR="00F36F24" w:rsidRPr="00610704">
        <w:t xml:space="preserve"> </w:t>
      </w:r>
      <w:r w:rsidR="00F36F24">
        <w:t>(2)</w:t>
      </w:r>
      <w:r w:rsidR="00DE321C">
        <w:t>.</w:t>
      </w:r>
      <w:r w:rsidR="00392D32">
        <w:t xml:space="preserve"> </w:t>
      </w:r>
      <w:r w:rsidR="00DE321C">
        <w:t>T</w:t>
      </w:r>
      <w:r w:rsidR="00392D32">
        <w:t>h</w:t>
      </w:r>
      <w:r w:rsidR="00DE321C">
        <w:t>i</w:t>
      </w:r>
      <w:r w:rsidR="00392D32">
        <w:t>s</w:t>
      </w:r>
      <w:r w:rsidR="00F36F24">
        <w:t xml:space="preserve"> </w:t>
      </w:r>
      <w:r w:rsidR="00DE321C">
        <w:t xml:space="preserve">is necessary to </w:t>
      </w:r>
      <w:r w:rsidR="00F36F24">
        <w:t>prevent</w:t>
      </w:r>
      <w:r w:rsidR="00DE321C">
        <w:t xml:space="preserve"> frost </w:t>
      </w:r>
      <w:r w:rsidR="00DE321C" w:rsidRPr="00610704">
        <w:t>from</w:t>
      </w:r>
      <w:r w:rsidR="00F36F24" w:rsidRPr="00610704">
        <w:t xml:space="preserve"> falling into the cryo</w:t>
      </w:r>
      <w:r w:rsidR="00F36F24">
        <w:t>gen</w:t>
      </w:r>
      <w:r w:rsidR="00F36F24" w:rsidRPr="00610704">
        <w:t>, as this w</w:t>
      </w:r>
      <w:r w:rsidR="00F36F24">
        <w:t>ould</w:t>
      </w:r>
      <w:r w:rsidR="00F36F24" w:rsidRPr="00610704">
        <w:t xml:space="preserve"> be a source of impurity. (4) is a PTFE </w:t>
      </w:r>
      <w:r w:rsidR="00392D32" w:rsidRPr="00610704">
        <w:t xml:space="preserve">membrane </w:t>
      </w:r>
      <w:r w:rsidR="002E570F">
        <w:t xml:space="preserve">containing </w:t>
      </w:r>
      <w:r w:rsidR="00F36F24" w:rsidRPr="00610704">
        <w:t>1</w:t>
      </w:r>
      <w:r w:rsidR="004329EF">
        <w:t> </w:t>
      </w:r>
      <w:r w:rsidR="00F36F24" w:rsidRPr="00610704">
        <w:t>μm</w:t>
      </w:r>
      <w:r w:rsidR="00392D32">
        <w:t xml:space="preserve"> </w:t>
      </w:r>
      <w:r w:rsidR="002E570F">
        <w:t>sized</w:t>
      </w:r>
      <w:r w:rsidR="00392D32">
        <w:t xml:space="preserve"> pores,</w:t>
      </w:r>
      <w:r w:rsidR="00F36F24" w:rsidRPr="00610704">
        <w:t xml:space="preserve"> screwed at the bottom of </w:t>
      </w:r>
      <w:r w:rsidR="00392D32">
        <w:t>a custom-made</w:t>
      </w:r>
      <w:r w:rsidR="00F36F24" w:rsidRPr="00610704">
        <w:t xml:space="preserve"> basket that is used to fish out the particles from the </w:t>
      </w:r>
      <w:r w:rsidR="00392D32">
        <w:t>cryogen</w:t>
      </w:r>
      <w:r w:rsidR="00F36F24" w:rsidRPr="00610704">
        <w:t>.</w:t>
      </w:r>
      <w:r w:rsidR="00F36F24">
        <w:t xml:space="preserve"> </w:t>
      </w:r>
      <w:r w:rsidR="00CA60EB">
        <w:t>(</w:t>
      </w:r>
      <w:r w:rsidR="00F36F24">
        <w:t>2</w:t>
      </w:r>
      <w:r w:rsidR="00CA60EB">
        <w:t>)</w:t>
      </w:r>
      <w:r w:rsidR="00F36F24">
        <w:t xml:space="preserve">, </w:t>
      </w:r>
      <w:r w:rsidR="00CA60EB">
        <w:t>(</w:t>
      </w:r>
      <w:r w:rsidR="00F36F24">
        <w:t>3</w:t>
      </w:r>
      <w:r w:rsidR="00CA60EB">
        <w:t>)</w:t>
      </w:r>
      <w:r w:rsidR="00F36F24">
        <w:t xml:space="preserve"> and </w:t>
      </w:r>
      <w:r w:rsidR="00CA60EB">
        <w:t>(</w:t>
      </w:r>
      <w:r w:rsidR="00F36F24">
        <w:t>4</w:t>
      </w:r>
      <w:r w:rsidR="00CA60EB">
        <w:t xml:space="preserve">) are </w:t>
      </w:r>
      <w:r w:rsidR="00DE321C">
        <w:t>made of copper</w:t>
      </w:r>
      <w:r w:rsidR="00CA60EB">
        <w:t>, a high thermal conduct</w:t>
      </w:r>
      <w:r w:rsidR="007123AF">
        <w:t xml:space="preserve">ive metal (thermal conductivity of 401 W/m/K at 273K </w:t>
      </w:r>
      <w:r w:rsidR="007123AF" w:rsidRPr="00303C90">
        <w:rPr>
          <w:rStyle w:val="CitationThesisCar"/>
        </w:rPr>
        <w:t>(citation</w:t>
      </w:r>
      <w:r w:rsidR="007123AF">
        <w:rPr>
          <w:rStyle w:val="CitationThesisCar"/>
        </w:rPr>
        <w:t xml:space="preserve"> – value taken from Wikipedia)</w:t>
      </w:r>
      <w:r w:rsidR="007123AF">
        <w:t xml:space="preserve">), </w:t>
      </w:r>
      <w:r w:rsidR="00CA60EB">
        <w:t>allowing for efficient thermal</w:t>
      </w:r>
      <w:r w:rsidR="004329EF">
        <w:t xml:space="preserve"> transfer</w:t>
      </w:r>
      <w:r w:rsidR="007123AF">
        <w:t>.</w:t>
      </w:r>
      <w:r w:rsidR="004329EF">
        <w:t xml:space="preserve"> T</w:t>
      </w:r>
      <w:r w:rsidR="007123AF">
        <w:t xml:space="preserve">hey </w:t>
      </w:r>
      <w:r w:rsidR="00F36F24">
        <w:t xml:space="preserve">must be </w:t>
      </w:r>
      <w:r w:rsidR="00CA60EB">
        <w:t xml:space="preserve">put </w:t>
      </w:r>
      <w:r w:rsidR="00F36F24">
        <w:t xml:space="preserve">in place as shown in Figure 2 (b) </w:t>
      </w:r>
      <w:r w:rsidR="00CA60EB">
        <w:t>prior to</w:t>
      </w:r>
      <w:r w:rsidR="00F36F24">
        <w:t xml:space="preserve"> the initial cooling phase</w:t>
      </w:r>
      <w:r w:rsidR="004329EF">
        <w:t>, basket (4) being introduced first followed by the frost shield (3)</w:t>
      </w:r>
      <w:r w:rsidR="00DE321C">
        <w:t>.</w:t>
      </w:r>
      <w:r w:rsidR="007123AF">
        <w:t xml:space="preserve"> </w:t>
      </w:r>
      <w:r w:rsidR="004329EF">
        <w:t>B</w:t>
      </w:r>
      <w:r w:rsidR="007123AF">
        <w:t xml:space="preserve">ecause they are made of the same material (copper), mechanical stress due to differential shrinking </w:t>
      </w:r>
      <w:r w:rsidR="004329EF">
        <w:t>resulting from exposure to</w:t>
      </w:r>
      <w:r w:rsidR="007123AF">
        <w:t xml:space="preserve"> cold temperature is prevented. </w:t>
      </w:r>
    </w:p>
    <w:p w14:paraId="6D7497EB" w14:textId="7AEC99D1" w:rsidR="00610704" w:rsidRDefault="007961BE" w:rsidP="00216E5D">
      <w:r>
        <w:lastRenderedPageBreak/>
        <w:t xml:space="preserve">Once (1) </w:t>
      </w:r>
      <w:r w:rsidRPr="00610704">
        <w:t>is</w:t>
      </w:r>
      <w:r w:rsidR="00140D30">
        <w:t xml:space="preserve"> filled with</w:t>
      </w:r>
      <w:r>
        <w:t xml:space="preserve"> liquid </w:t>
      </w:r>
      <w:r w:rsidR="00140D30">
        <w:t>n</w:t>
      </w:r>
      <w:r>
        <w:t>itrogen as described previously, (2) is slowly submerged into (</w:t>
      </w:r>
      <w:r w:rsidR="008133A6">
        <w:t>1</w:t>
      </w:r>
      <w:r>
        <w:t xml:space="preserve">) </w:t>
      </w:r>
      <w:r w:rsidRPr="00610704">
        <w:t>to progressively cool it down</w:t>
      </w:r>
      <w:r>
        <w:t xml:space="preserve">. </w:t>
      </w:r>
      <w:r w:rsidRPr="00610704">
        <w:t xml:space="preserve">This part </w:t>
      </w:r>
      <w:r>
        <w:t xml:space="preserve">of the procedure </w:t>
      </w:r>
      <w:r w:rsidRPr="00610704">
        <w:t xml:space="preserve">can be quite time-consuming </w:t>
      </w:r>
      <w:r w:rsidR="00A14402">
        <w:t xml:space="preserve">(10-15 min) </w:t>
      </w:r>
      <w:r w:rsidRPr="00610704">
        <w:t xml:space="preserve">and posing risks because cooling (2) greatly enhances </w:t>
      </w:r>
      <w:r w:rsidR="00140D30">
        <w:t>n</w:t>
      </w:r>
      <w:r>
        <w:t>itrogen</w:t>
      </w:r>
      <w:r w:rsidRPr="00610704">
        <w:t xml:space="preserve"> evaporation which in turn increases the pressure within the GB inflating the gloves</w:t>
      </w:r>
      <w:r w:rsidR="00F36F24">
        <w:t xml:space="preserve">. </w:t>
      </w:r>
      <w:r w:rsidR="00B773E3">
        <w:t>I</w:t>
      </w:r>
      <w:r w:rsidR="00F36F24">
        <w:t xml:space="preserve"> overcome </w:t>
      </w:r>
      <w:r w:rsidR="00B773E3">
        <w:t xml:space="preserve">this issue </w:t>
      </w:r>
      <w:r w:rsidR="00F36F24">
        <w:t xml:space="preserve">by holding </w:t>
      </w:r>
      <w:r w:rsidR="00B773E3">
        <w:t xml:space="preserve">and dipping the reaction vessel with </w:t>
      </w:r>
      <w:r w:rsidR="002E570F">
        <w:t>one</w:t>
      </w:r>
      <w:r w:rsidR="00B773E3">
        <w:t xml:space="preserve"> hand </w:t>
      </w:r>
      <w:r w:rsidR="002E570F">
        <w:t>i</w:t>
      </w:r>
      <w:r w:rsidR="00B773E3">
        <w:t>nside the glove bo</w:t>
      </w:r>
      <w:r w:rsidR="002E570F">
        <w:t>x</w:t>
      </w:r>
      <w:r w:rsidR="00D405F8">
        <w:t xml:space="preserve"> while</w:t>
      </w:r>
      <w:r w:rsidR="00B773E3">
        <w:t xml:space="preserve"> </w:t>
      </w:r>
      <w:r w:rsidR="00D405F8">
        <w:t xml:space="preserve">keeping my </w:t>
      </w:r>
      <w:r w:rsidR="002E570F">
        <w:t>other</w:t>
      </w:r>
      <w:r w:rsidR="00D405F8">
        <w:t xml:space="preserve"> hand out in order to </w:t>
      </w:r>
      <w:r w:rsidR="002E570F">
        <w:t xml:space="preserve">externally </w:t>
      </w:r>
      <w:r w:rsidR="00D405F8">
        <w:t xml:space="preserve">open or close </w:t>
      </w:r>
      <w:r w:rsidR="008133A6">
        <w:t>V</w:t>
      </w:r>
      <w:r w:rsidR="008133A6" w:rsidRPr="008133A6">
        <w:rPr>
          <w:vertAlign w:val="subscript"/>
        </w:rPr>
        <w:t>1</w:t>
      </w:r>
      <w:r w:rsidR="00D405F8">
        <w:t xml:space="preserve"> to release the overpressure. </w:t>
      </w:r>
      <w:r w:rsidR="00B37287">
        <w:t>Cryogenic gloves must be worn inside the glove box (o</w:t>
      </w:r>
      <w:r w:rsidR="002E570F">
        <w:t>ver the</w:t>
      </w:r>
      <w:r w:rsidR="00B37287">
        <w:t xml:space="preserve"> top of the glove box gloves)</w:t>
      </w:r>
      <w:r w:rsidR="00A14402">
        <w:t xml:space="preserve"> to prevent injuries from </w:t>
      </w:r>
      <w:r w:rsidR="00C92789">
        <w:t>prolonged</w:t>
      </w:r>
      <w:r w:rsidR="00A14402">
        <w:t xml:space="preserve"> contact with cold temperatures</w:t>
      </w:r>
      <w:r w:rsidR="00B37287">
        <w:t xml:space="preserve">. </w:t>
      </w:r>
      <w:r w:rsidR="00A14402">
        <w:t xml:space="preserve">Cooling of the reaction vessel at liquid nitrogen temperature (77K) is </w:t>
      </w:r>
      <w:r w:rsidR="00BD0AD3">
        <w:t>identified by an intense evaporation event (</w:t>
      </w:r>
      <w:r w:rsidR="00BD0AD3">
        <w:rPr>
          <w:color w:val="FF0000"/>
        </w:rPr>
        <w:t>Leidenfrost effect?</w:t>
      </w:r>
      <w:r w:rsidR="00BD0AD3">
        <w:t xml:space="preserve">), followed by the liquid </w:t>
      </w:r>
      <w:r w:rsidR="00140D30">
        <w:t>n</w:t>
      </w:r>
      <w:r w:rsidR="00BD0AD3">
        <w:t xml:space="preserve">itrogen becoming quiescent. </w:t>
      </w:r>
      <w:r w:rsidR="00A14402">
        <w:t>T</w:t>
      </w:r>
      <w:r w:rsidR="00BD0AD3">
        <w:t xml:space="preserve">his phase </w:t>
      </w:r>
      <w:r w:rsidR="00A14402">
        <w:t>usually</w:t>
      </w:r>
      <w:r w:rsidR="00BD0AD3">
        <w:t xml:space="preserve"> </w:t>
      </w:r>
      <w:r w:rsidR="00B83000">
        <w:t>results</w:t>
      </w:r>
      <w:r w:rsidR="00BD0AD3">
        <w:t xml:space="preserve"> in the evaporation of most of liquid </w:t>
      </w:r>
      <w:r w:rsidR="00A14402">
        <w:t>n</w:t>
      </w:r>
      <w:r w:rsidR="00BD0AD3">
        <w:t>itrogen</w:t>
      </w:r>
      <w:r w:rsidR="00A14402">
        <w:t xml:space="preserve"> which</w:t>
      </w:r>
      <w:r w:rsidR="00BD0AD3">
        <w:t xml:space="preserve"> can be topped up</w:t>
      </w:r>
      <w:r w:rsidR="00B37287">
        <w:t xml:space="preserve"> </w:t>
      </w:r>
      <w:r w:rsidR="00BD0AD3">
        <w:t xml:space="preserve">in (1), </w:t>
      </w:r>
      <w:r w:rsidR="002E570F">
        <w:t xml:space="preserve">to </w:t>
      </w:r>
      <w:r w:rsidR="00BD0AD3">
        <w:t>no more than 2/3</w:t>
      </w:r>
      <w:r w:rsidR="00A14402">
        <w:t xml:space="preserve"> </w:t>
      </w:r>
      <w:r w:rsidR="002E570F">
        <w:t xml:space="preserve">of the level </w:t>
      </w:r>
      <w:r w:rsidR="00BD0AD3">
        <w:t xml:space="preserve">to account for the volume of </w:t>
      </w:r>
      <w:r w:rsidR="00A14402">
        <w:t>the reaction vessel</w:t>
      </w:r>
      <w:r w:rsidR="00BD0AD3">
        <w:t>.</w:t>
      </w:r>
    </w:p>
    <w:p w14:paraId="4E3806FF" w14:textId="20668273" w:rsidR="00E32139" w:rsidRDefault="00610704" w:rsidP="00610704">
      <w:r w:rsidRPr="00610704">
        <w:t>Once th</w:t>
      </w:r>
      <w:r w:rsidR="00B83000">
        <w:t xml:space="preserve">e reaction vessel </w:t>
      </w:r>
      <w:r w:rsidR="002E570F">
        <w:t xml:space="preserve">is </w:t>
      </w:r>
      <w:r w:rsidR="001E2049">
        <w:t>at liquid nitrogen temperature</w:t>
      </w:r>
      <w:r w:rsidR="00B83000">
        <w:t xml:space="preserve"> 77K</w:t>
      </w:r>
      <w:r w:rsidRPr="00610704">
        <w:t xml:space="preserve">, </w:t>
      </w:r>
      <w:r w:rsidR="00B83000">
        <w:t>e</w:t>
      </w:r>
      <w:r w:rsidRPr="00610704">
        <w:t>thane gas</w:t>
      </w:r>
      <w:r w:rsidR="00BD0AD3">
        <w:t xml:space="preserve"> is introduced</w:t>
      </w:r>
      <w:r w:rsidRPr="00610704">
        <w:t xml:space="preserve"> into (2) via a movable</w:t>
      </w:r>
      <w:r w:rsidR="00E32139">
        <w:t xml:space="preserve"> </w:t>
      </w:r>
      <w:r w:rsidRPr="00610704">
        <w:t>copper pipe</w:t>
      </w:r>
      <w:r w:rsidR="00BD0AD3">
        <w:t xml:space="preserve"> </w:t>
      </w:r>
      <w:r w:rsidR="001E2049">
        <w:t xml:space="preserve">from the ethane gas bottle </w:t>
      </w:r>
      <w:r w:rsidR="002E570F">
        <w:t>fed through</w:t>
      </w:r>
      <w:r w:rsidR="00BD0AD3">
        <w:t xml:space="preserve"> the glove box via the valve (V</w:t>
      </w:r>
      <w:r w:rsidR="00BD0AD3" w:rsidRPr="00BD0AD3">
        <w:rPr>
          <w:vertAlign w:val="subscript"/>
        </w:rPr>
        <w:t>4</w:t>
      </w:r>
      <w:r w:rsidR="00BD0AD3">
        <w:t>)</w:t>
      </w:r>
      <w:r w:rsidRPr="00610704">
        <w:t>.</w:t>
      </w:r>
      <w:r>
        <w:t xml:space="preserve"> </w:t>
      </w:r>
      <w:r w:rsidR="002E570F">
        <w:t>This is done by</w:t>
      </w:r>
      <w:r w:rsidR="00B83000">
        <w:t xml:space="preserve"> </w:t>
      </w:r>
      <w:r w:rsidR="002E570F">
        <w:t xml:space="preserve">first, opening </w:t>
      </w:r>
      <w:r w:rsidR="00B83000">
        <w:t>the gas bottle, followed by the gas regulator and finally the valve V</w:t>
      </w:r>
      <w:r w:rsidR="00B83000" w:rsidRPr="00B83000">
        <w:rPr>
          <w:vertAlign w:val="subscript"/>
        </w:rPr>
        <w:t>4</w:t>
      </w:r>
      <w:r w:rsidR="00B83000">
        <w:t xml:space="preserve">. </w:t>
      </w:r>
      <w:r w:rsidR="002E570F">
        <w:t>Ethane pressure is monitored using a digital pressure gauge which is connected between the gas regulator and V</w:t>
      </w:r>
      <w:r w:rsidR="002E570F" w:rsidRPr="002E570F">
        <w:rPr>
          <w:vertAlign w:val="subscript"/>
        </w:rPr>
        <w:t>4</w:t>
      </w:r>
      <w:r w:rsidR="00B83000">
        <w:t xml:space="preserve">. </w:t>
      </w:r>
    </w:p>
    <w:p w14:paraId="56C84D50" w14:textId="60442704" w:rsidR="00162DEE" w:rsidRDefault="00610704" w:rsidP="00610704">
      <w:r>
        <w:t>Th</w:t>
      </w:r>
      <w:r w:rsidR="009B3143">
        <w:t>e ethane introduction is characterized by the app</w:t>
      </w:r>
      <w:r w:rsidR="00C91A6D">
        <w:t>earance</w:t>
      </w:r>
      <w:r>
        <w:t xml:space="preserve"> </w:t>
      </w:r>
      <w:r w:rsidR="009B3143">
        <w:t xml:space="preserve">of </w:t>
      </w:r>
      <w:r>
        <w:t>a</w:t>
      </w:r>
      <w:r w:rsidR="009B3143">
        <w:t xml:space="preserve"> thick</w:t>
      </w:r>
      <w:r>
        <w:t xml:space="preserve"> fog</w:t>
      </w:r>
      <w:r w:rsidR="00BD0AD3">
        <w:t xml:space="preserve"> </w:t>
      </w:r>
      <w:r w:rsidR="009B3143">
        <w:t xml:space="preserve">of ethane microdroplets </w:t>
      </w:r>
      <w:r w:rsidR="00162DEE">
        <w:t>within</w:t>
      </w:r>
      <w:r w:rsidR="009B3143">
        <w:t xml:space="preserve"> the reaction vessel</w:t>
      </w:r>
      <w:r w:rsidR="00162DEE">
        <w:t xml:space="preserve"> (as shown in figure 15</w:t>
      </w:r>
      <w:r w:rsidR="009A3C6F">
        <w:t xml:space="preserve"> </w:t>
      </w:r>
      <w:r w:rsidR="009A3C6F" w:rsidRPr="009A3C6F">
        <w:rPr>
          <w:color w:val="00B050"/>
        </w:rPr>
        <w:t>– figure is far away but don’t have similar picture with this setup … - bringing figure 15 here could create confusion between the two experiments</w:t>
      </w:r>
      <w:r w:rsidR="00162DEE">
        <w:t>). This fog is strongly influenced by the incoming ethane gas flow. Indeed, an ethane pressure set up too high will result in turbulent convection into the reaction vessel blowing out</w:t>
      </w:r>
      <w:r w:rsidR="00680B08">
        <w:t xml:space="preserve"> </w:t>
      </w:r>
      <w:r w:rsidR="001E2049">
        <w:t>from</w:t>
      </w:r>
      <w:r w:rsidR="00680B08">
        <w:t xml:space="preserve"> </w:t>
      </w:r>
      <w:r w:rsidR="001E2049">
        <w:t>it</w:t>
      </w:r>
      <w:r w:rsidR="00162DEE">
        <w:t xml:space="preserve"> most of the liquid droplets, thus reducing the </w:t>
      </w:r>
      <w:r w:rsidR="0063692D">
        <w:t>liquefaction</w:t>
      </w:r>
      <w:r w:rsidR="00162DEE">
        <w:t xml:space="preserve"> efficiency. </w:t>
      </w:r>
    </w:p>
    <w:p w14:paraId="4F10DEED" w14:textId="78ED0F05" w:rsidR="002F367F" w:rsidRDefault="009A3C6F" w:rsidP="00610704">
      <w:r>
        <w:t>To achieve ideal flow conditions, etha</w:t>
      </w:r>
      <w:r w:rsidR="002F367F">
        <w:t>ne pressure</w:t>
      </w:r>
      <w:r w:rsidR="00610704">
        <w:t xml:space="preserve"> is adjusted </w:t>
      </w:r>
      <w:r w:rsidR="002F367F">
        <w:t xml:space="preserve">using the regulator </w:t>
      </w:r>
      <w:r>
        <w:t xml:space="preserve">to </w:t>
      </w:r>
      <w:r w:rsidR="00610704">
        <w:t xml:space="preserve">around 100 mbar to </w:t>
      </w:r>
      <w:r>
        <w:t>achieve</w:t>
      </w:r>
      <w:r w:rsidR="00610704">
        <w:t xml:space="preserve"> a smooth introduction</w:t>
      </w:r>
      <w:r w:rsidR="002F367F">
        <w:t xml:space="preserve"> </w:t>
      </w:r>
      <w:r w:rsidR="0063692D">
        <w:t>as shown in Figure 15 b).</w:t>
      </w:r>
    </w:p>
    <w:p w14:paraId="4A5007C1" w14:textId="0CE9AEC3" w:rsidR="001E2049" w:rsidRDefault="00DA3354" w:rsidP="00610704">
      <w:r>
        <w:rPr>
          <w:noProof/>
        </w:rPr>
        <w:lastRenderedPageBreak/>
        <w:drawing>
          <wp:anchor distT="0" distB="0" distL="114300" distR="114300" simplePos="0" relativeHeight="251664384" behindDoc="0" locked="0" layoutInCell="1" allowOverlap="1" wp14:anchorId="3FC9E8E8" wp14:editId="244BCC4D">
            <wp:simplePos x="0" y="0"/>
            <wp:positionH relativeFrom="margin">
              <wp:align>right</wp:align>
            </wp:positionH>
            <wp:positionV relativeFrom="paragraph">
              <wp:posOffset>429260</wp:posOffset>
            </wp:positionV>
            <wp:extent cx="5978525" cy="3353435"/>
            <wp:effectExtent l="0" t="0" r="317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8525" cy="3353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C688BC" w14:textId="0351F191" w:rsidR="001E2049" w:rsidRDefault="00DA3354" w:rsidP="00610704">
      <w:r>
        <w:rPr>
          <w:noProof/>
        </w:rPr>
        <mc:AlternateContent>
          <mc:Choice Requires="wps">
            <w:drawing>
              <wp:anchor distT="0" distB="0" distL="114300" distR="114300" simplePos="0" relativeHeight="251661312" behindDoc="0" locked="0" layoutInCell="1" allowOverlap="1" wp14:anchorId="1C636017" wp14:editId="79AD003E">
                <wp:simplePos x="0" y="0"/>
                <wp:positionH relativeFrom="margin">
                  <wp:align>center</wp:align>
                </wp:positionH>
                <wp:positionV relativeFrom="paragraph">
                  <wp:posOffset>3718348</wp:posOffset>
                </wp:positionV>
                <wp:extent cx="531495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5087ABA9" w14:textId="72CC1948" w:rsidR="00DE18CC" w:rsidRPr="00D47E52" w:rsidRDefault="00DE18CC" w:rsidP="00E32139">
                            <w:pPr>
                              <w:pStyle w:val="Caption"/>
                              <w:rPr>
                                <w:noProof/>
                              </w:rPr>
                            </w:pPr>
                            <w:r w:rsidRPr="00E32139">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3</w:t>
                            </w:r>
                            <w:r w:rsidR="00091F29">
                              <w:rPr>
                                <w:b/>
                                <w:bCs/>
                              </w:rPr>
                              <w:fldChar w:fldCharType="end"/>
                            </w:r>
                            <w:r w:rsidRPr="00E32139">
                              <w:rPr>
                                <w:b/>
                                <w:bCs/>
                              </w:rPr>
                              <w:t>:</w:t>
                            </w:r>
                            <w:r>
                              <w:t xml:space="preserve"> </w:t>
                            </w:r>
                            <w:r w:rsidRPr="000503A6">
                              <w:t>Ethane temperature vs time</w:t>
                            </w:r>
                            <w:r>
                              <w:t xml:space="preserve"> during the ethane liquefaction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636017" id="_x0000_t202" coordsize="21600,21600" o:spt="202" path="m,l,21600r21600,l21600,xe">
                <v:stroke joinstyle="miter"/>
                <v:path gradientshapeok="t" o:connecttype="rect"/>
              </v:shapetype>
              <v:shape id="Zone de texte 8" o:spid="_x0000_s1026" type="#_x0000_t202" style="position:absolute;left:0;text-align:left;margin-left:0;margin-top:292.8pt;width:418.5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" stroked="f">
                <v:textbox style="mso-fit-shape-to-text:t" inset="0,0,0,0">
                  <w:txbxContent>
                    <w:p w14:paraId="5087ABA9" w14:textId="72CC1948" w:rsidR="00DE18CC" w:rsidRPr="00D47E52" w:rsidRDefault="00DE18CC" w:rsidP="00E32139">
                      <w:pPr>
                        <w:pStyle w:val="Caption"/>
                        <w:rPr>
                          <w:noProof/>
                        </w:rPr>
                      </w:pPr>
                      <w:r w:rsidRPr="00E32139">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3</w:t>
                      </w:r>
                      <w:r w:rsidR="00091F29">
                        <w:rPr>
                          <w:b/>
                          <w:bCs/>
                        </w:rPr>
                        <w:fldChar w:fldCharType="end"/>
                      </w:r>
                      <w:r w:rsidRPr="00E32139">
                        <w:rPr>
                          <w:b/>
                          <w:bCs/>
                        </w:rPr>
                        <w:t>:</w:t>
                      </w:r>
                      <w:r>
                        <w:t xml:space="preserve"> </w:t>
                      </w:r>
                      <w:r w:rsidRPr="000503A6">
                        <w:t>Ethane temperature vs time</w:t>
                      </w:r>
                      <w:r>
                        <w:t xml:space="preserve"> during the ethane liquefaction phase</w:t>
                      </w:r>
                    </w:p>
                  </w:txbxContent>
                </v:textbox>
                <w10:wrap type="topAndBottom" anchorx="margin"/>
              </v:shape>
            </w:pict>
          </mc:Fallback>
        </mc:AlternateContent>
      </w:r>
    </w:p>
    <w:p w14:paraId="04C62298" w14:textId="1432FE49" w:rsidR="002F367F" w:rsidRDefault="002F367F" w:rsidP="00610704"/>
    <w:p w14:paraId="1F47888C" w14:textId="42458CB2" w:rsidR="002F367F" w:rsidRDefault="002F367F" w:rsidP="00610704"/>
    <w:p w14:paraId="4D906958" w14:textId="24D937BD" w:rsidR="002F367F" w:rsidRDefault="002F367F" w:rsidP="00610704"/>
    <w:p w14:paraId="2C180A49" w14:textId="333579E8" w:rsidR="002F367F" w:rsidRDefault="002F367F" w:rsidP="00610704"/>
    <w:p w14:paraId="79243434" w14:textId="2E85A47A" w:rsidR="00610704" w:rsidRDefault="0063692D" w:rsidP="00610704">
      <w:r>
        <w:t>A</w:t>
      </w:r>
      <w:r w:rsidRPr="00F53E1F">
        <w:t xml:space="preserve"> K</w:t>
      </w:r>
      <w:r w:rsidR="00304FE5">
        <w:t>-</w:t>
      </w:r>
      <w:r w:rsidRPr="00F53E1F">
        <w:t xml:space="preserve">type thermocouple </w:t>
      </w:r>
      <w:r>
        <w:t>is attached to the frost shield (3) to monitor the ethane temperature and is shown in Figure 3</w:t>
      </w:r>
      <w:r w:rsidRPr="00F53E1F">
        <w:t>.</w:t>
      </w:r>
      <w:r>
        <w:t xml:space="preserve"> The liquid ethane temperature is not stable and constantly </w:t>
      </w:r>
      <w:r w:rsidR="00D90A84">
        <w:t>increas</w:t>
      </w:r>
      <w:r w:rsidR="00304FE5">
        <w:t>es</w:t>
      </w:r>
      <w:r>
        <w:t xml:space="preserve"> because the cooling setup never reach</w:t>
      </w:r>
      <w:r w:rsidR="00304FE5">
        <w:t>es</w:t>
      </w:r>
      <w:r>
        <w:t xml:space="preserve"> a state of equilibrium. This is due to the constant evaporation of the primary cryogen, liquid nitrogen, </w:t>
      </w:r>
      <w:r w:rsidR="00304FE5">
        <w:t>since its</w:t>
      </w:r>
      <w:r>
        <w:t xml:space="preserve"> boiling temperature, 77 K is lower than the melting point of ethane, 89.7</w:t>
      </w:r>
      <w:r w:rsidR="00304FE5">
        <w:t> </w:t>
      </w:r>
      <w:r>
        <w:t xml:space="preserve">K. </w:t>
      </w:r>
      <w:r w:rsidR="00304FE5">
        <w:t>It is therefore necessary</w:t>
      </w:r>
      <w:r>
        <w:t xml:space="preserve"> to refill the liquid nitrogen in (1)</w:t>
      </w:r>
      <w:r w:rsidRPr="00200912">
        <w:rPr>
          <w:vertAlign w:val="subscript"/>
        </w:rPr>
        <w:t xml:space="preserve"> </w:t>
      </w:r>
      <w:r>
        <w:t xml:space="preserve">every 30 minutes. </w:t>
      </w:r>
      <w:r w:rsidR="00610704">
        <w:t xml:space="preserve">(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w:t>
      </w:r>
      <w:r w:rsidR="00D90A84">
        <w:t>3</w:t>
      </w:r>
      <w:r w:rsidR="000211DA">
        <w:t xml:space="preserve">) </w:t>
      </w:r>
      <w:r w:rsidR="00610704">
        <w:t xml:space="preserve">until the desired amount of liquid ethane has been reached corresponding to ¼ L, </w:t>
      </w:r>
      <w:r w:rsidR="00D90A84">
        <w:t xml:space="preserve">or </w:t>
      </w:r>
      <w:r w:rsidR="00610704">
        <w:t xml:space="preserve">a filling level 2 to 3 cm below the top of the </w:t>
      </w:r>
      <w:r w:rsidR="00D90A84">
        <w:t>reaction vessel</w:t>
      </w:r>
      <w:r w:rsidR="00610704">
        <w:t>.</w:t>
      </w:r>
      <w:r w:rsidR="0096178C">
        <w:t xml:space="preserve"> </w:t>
      </w:r>
      <w:r w:rsidR="008133A6">
        <w:t>This operation takes 2 hours to be completed.</w:t>
      </w:r>
      <w:r w:rsidR="00D90A84">
        <w:t xml:space="preserve"> Before the next step, </w:t>
      </w:r>
      <w:r w:rsidR="00304FE5">
        <w:t xml:space="preserve">where </w:t>
      </w:r>
      <w:r w:rsidR="00D90A84">
        <w:t>water droplet</w:t>
      </w:r>
      <w:r w:rsidR="00304FE5">
        <w:t>s are</w:t>
      </w:r>
      <w:r w:rsidR="00D90A84">
        <w:t xml:space="preserve"> introduc</w:t>
      </w:r>
      <w:r w:rsidR="00304FE5">
        <w:t>ed</w:t>
      </w:r>
      <w:r w:rsidR="00D90A84">
        <w:t xml:space="preserve"> into the cryogen, liquid nitrogen can be topped up</w:t>
      </w:r>
      <w:r w:rsidR="00304FE5">
        <w:t xml:space="preserve"> as necessary</w:t>
      </w:r>
      <w:r w:rsidR="00D90A84">
        <w:t xml:space="preserve"> if </w:t>
      </w:r>
      <w:r w:rsidR="00D90A84">
        <w:lastRenderedPageBreak/>
        <w:t>the temperature is too high</w:t>
      </w:r>
      <w:r w:rsidR="00304FE5">
        <w:t>.</w:t>
      </w:r>
      <w:r w:rsidR="00D90A84">
        <w:t xml:space="preserve"> </w:t>
      </w:r>
      <w:r w:rsidR="00304FE5">
        <w:t>T</w:t>
      </w:r>
      <w:r w:rsidR="00D90A84">
        <w:t>he ethane pipe has to be removed from inside the reaction vessel</w:t>
      </w:r>
      <w:r w:rsidR="00304FE5">
        <w:t>,</w:t>
      </w:r>
      <w:r w:rsidR="00D90A84">
        <w:t xml:space="preserve"> w</w:t>
      </w:r>
      <w:r w:rsidR="00304FE5">
        <w:t xml:space="preserve">ith its height </w:t>
      </w:r>
      <w:r w:rsidR="00D90A84">
        <w:t xml:space="preserve">adjusted with a lab jack to </w:t>
      </w:r>
      <w:r w:rsidR="00CA733C">
        <w:t>move it</w:t>
      </w:r>
      <w:r w:rsidR="00D90A84">
        <w:t xml:space="preserve"> closer to the nozzle.</w:t>
      </w:r>
    </w:p>
    <w:p w14:paraId="306E81FD" w14:textId="56957855" w:rsidR="0096178C" w:rsidRDefault="0096178C" w:rsidP="00610704"/>
    <w:p w14:paraId="5BB49D6D" w14:textId="1216CFAB" w:rsidR="002E7F35" w:rsidRDefault="002E7F35" w:rsidP="000211DA">
      <w:pPr>
        <w:pStyle w:val="Heading4"/>
        <w:numPr>
          <w:ilvl w:val="0"/>
          <w:numId w:val="13"/>
        </w:numPr>
      </w:pPr>
      <w:r>
        <w:t>Water droplet production and introduction</w:t>
      </w:r>
    </w:p>
    <w:p w14:paraId="35028A1D" w14:textId="60A6EDD5" w:rsidR="00297262" w:rsidRPr="00297262" w:rsidRDefault="00297262" w:rsidP="00297262"/>
    <w:p w14:paraId="40D46ABE" w14:textId="1E3D4771" w:rsidR="00CB5C7B" w:rsidRDefault="00CB5C7B" w:rsidP="00CB5C7B"/>
    <w:p w14:paraId="195062E8" w14:textId="1D70A8A5" w:rsidR="00D56539" w:rsidRDefault="002508B2" w:rsidP="00CB5C7B">
      <w:pPr>
        <w:rPr>
          <w:color w:val="FF0000"/>
        </w:rPr>
      </w:pPr>
      <w:r>
        <w:t xml:space="preserve">Two goals </w:t>
      </w:r>
      <w:r w:rsidR="002B14CE">
        <w:t>need</w:t>
      </w:r>
      <w:r>
        <w:t xml:space="preserve">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ater?</w:t>
      </w:r>
    </w:p>
    <w:p w14:paraId="29C52EFD" w14:textId="4AC90D82"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5E2DC949"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78C38056" w:rsidR="006F74D3" w:rsidRDefault="002508B2" w:rsidP="00CB5C7B">
      <w:pPr>
        <w:rPr>
          <w:color w:val="FF0000"/>
        </w:rPr>
      </w:pPr>
      <w:r>
        <w:t xml:space="preserve">Both of those objectives </w:t>
      </w:r>
      <w:r w:rsidR="001B4E9A">
        <w:t>can be achieved using commercially available nebulizers. Those devices are commonly use in drug delivery</w:t>
      </w:r>
      <w:r w:rsidR="001C15E5">
        <w:t xml:space="preserve"> to</w:t>
      </w:r>
      <w:r w:rsidR="001B4E9A">
        <w:t xml:space="preserve"> </w:t>
      </w:r>
      <w:r w:rsidR="001C15E5">
        <w:t xml:space="preserve">lungs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20758A9C"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015D2BCF" w:rsidR="00D56539" w:rsidRDefault="006F74D3" w:rsidP="00D56539">
      <w:r>
        <w:t>Ultrasonic Nebulizers gives a higher MMAD (</w:t>
      </w:r>
      <w:r w:rsidRPr="006F74D3">
        <w:t>Mass Median Aerodynamic Diameter</w:t>
      </w:r>
      <w:r>
        <w:t xml:space="preserve">) with respect to jet </w:t>
      </w:r>
      <w:r w:rsidR="008133A6">
        <w:t>nebulizers</w:t>
      </w:r>
      <w:r w:rsidR="00500EDF">
        <w:t xml:space="preserve"> (</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rsidRPr="008133A6">
        <w:rPr>
          <w:rStyle w:val="CitationThesisCar"/>
        </w:rPr>
        <w:t>source</w:t>
      </w:r>
      <w:r w:rsidR="00500EDF">
        <w:t>)</w:t>
      </w:r>
      <w:r w:rsidR="00D56539">
        <w:t>.</w:t>
      </w:r>
    </w:p>
    <w:p w14:paraId="113F0DD8" w14:textId="38575F80"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rsidR="002B14CE">
        <w:t>n</w:t>
      </w:r>
      <w:r>
        <w:t>ebulizer, Phillips Innospire Deluxe. It is made of a compressor</w:t>
      </w:r>
      <w:r w:rsidR="00E81526">
        <w:t xml:space="preserve"> (maximum working pressure 3.6 bar)</w:t>
      </w:r>
      <w:r>
        <w:t>, pumping the air and producing a high velocity flow through a liquid sample container (10 ml), producing an aerosol</w:t>
      </w:r>
      <w:r w:rsidR="00500EDF">
        <w:t xml:space="preserve"> (Explain better </w:t>
      </w:r>
      <w:r w:rsidR="00500EDF">
        <w:sym w:font="Wingdings" w:char="F0E0"/>
      </w:r>
      <w:r w:rsidR="00500EDF">
        <w:t xml:space="preserve"> </w:t>
      </w:r>
      <w:r w:rsidR="002B14CE">
        <w:t>w</w:t>
      </w:r>
      <w:r w:rsidR="00500EDF">
        <w:t xml:space="preserve">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296C9FFD" w:rsidR="00D56539" w:rsidRDefault="001C15E5" w:rsidP="00D56539">
      <w:r>
        <w:t>I</w:t>
      </w:r>
      <w:r w:rsidR="00D56539">
        <w:t xml:space="preserve"> have adapted the </w:t>
      </w:r>
      <w:r w:rsidR="002B14CE">
        <w:t>n</w:t>
      </w:r>
      <w:r w:rsidR="00D56539">
        <w:t xml:space="preserve">ebulizer to use </w:t>
      </w:r>
      <w:r w:rsidR="002B14CE">
        <w:t>n</w:t>
      </w:r>
      <w:r w:rsidR="008C125E">
        <w:t>itrogen (</w:t>
      </w:r>
      <w:r w:rsidR="00D56539">
        <w:t>N</w:t>
      </w:r>
      <w:r w:rsidR="00D56539" w:rsidRPr="00D90132">
        <w:rPr>
          <w:vertAlign w:val="subscript"/>
        </w:rPr>
        <w:t>2</w:t>
      </w:r>
      <w:r w:rsidR="008C125E">
        <w:t>)</w:t>
      </w:r>
      <w:r w:rsidR="00D56539">
        <w:t xml:space="preserve"> as a carrier gas rather than the ambient air</w:t>
      </w:r>
      <w:r w:rsidR="00544456">
        <w:t xml:space="preserve"> </w:t>
      </w:r>
      <w:r w:rsidR="00D56539">
        <w:t>and the benefits are three-folded. It prevents the introduction of both water (an impurity when D</w:t>
      </w:r>
      <w:r w:rsidR="00D56539" w:rsidRPr="00D90132">
        <w:rPr>
          <w:vertAlign w:val="subscript"/>
        </w:rPr>
        <w:t>2</w:t>
      </w:r>
      <w:r w:rsidR="00D56539">
        <w:t xml:space="preserve">O is used) and </w:t>
      </w:r>
      <w:r w:rsidR="00D56539">
        <w:lastRenderedPageBreak/>
        <w:t>oxygen (a catalyst in an explosive atmosphere). The N</w:t>
      </w:r>
      <w:r w:rsidR="00D56539" w:rsidRPr="00D90132">
        <w:rPr>
          <w:vertAlign w:val="subscript"/>
        </w:rPr>
        <w:t>2</w:t>
      </w:r>
      <w:r w:rsidR="00D56539">
        <w:t xml:space="preserve"> flow is also an adjustable parameter to influence the nebulization process (</w:t>
      </w:r>
      <w:r w:rsidR="00D56539" w:rsidRPr="00D90132">
        <w:rPr>
          <w:color w:val="FF0000"/>
        </w:rPr>
        <w:t>cf</w:t>
      </w:r>
      <w:r w:rsidR="00D56539">
        <w:rPr>
          <w:color w:val="FF0000"/>
        </w:rPr>
        <w:t>.</w:t>
      </w:r>
      <w:r w:rsidR="00D56539" w:rsidRPr="00D90132">
        <w:rPr>
          <w:color w:val="FF0000"/>
        </w:rPr>
        <w:t xml:space="preserve"> Figure? </w:t>
      </w:r>
      <w:r w:rsidR="00D56539" w:rsidRPr="00D90132">
        <w:rPr>
          <w:color w:val="FF0000"/>
        </w:rPr>
        <w:sym w:font="Wingdings" w:char="F0E0"/>
      </w:r>
      <w:r w:rsidR="00D56539" w:rsidRPr="00D90132">
        <w:rPr>
          <w:color w:val="FF0000"/>
        </w:rPr>
        <w:t xml:space="preserve"> Chapter 6</w:t>
      </w:r>
      <w:r w:rsidR="002B14CE">
        <w:rPr>
          <w:color w:val="FF0000"/>
        </w:rPr>
        <w:t>-7</w:t>
      </w:r>
      <w:r w:rsidR="00D56539" w:rsidRPr="00D90132">
        <w:rPr>
          <w:color w:val="FF0000"/>
        </w:rPr>
        <w:t xml:space="preserve"> – microscope pictures</w:t>
      </w:r>
      <w:r w:rsidR="00D56539">
        <w:t xml:space="preserve">). </w:t>
      </w:r>
      <w:r w:rsidR="00544456">
        <w:t xml:space="preserve">We have blocked all the sources of auxiliary flow; </w:t>
      </w:r>
      <w:r w:rsidR="00500EDF">
        <w:t>The mouthpiece has been replaced by a plastic pipe that connect</w:t>
      </w:r>
      <w:r>
        <w:t>s</w:t>
      </w:r>
      <w:r w:rsidR="00500EDF">
        <w:t xml:space="preserve"> </w:t>
      </w:r>
      <w:r w:rsidR="008C125E">
        <w:t>to</w:t>
      </w:r>
      <w:r w:rsidR="00500EDF">
        <w:t xml:space="preserve"> the water </w:t>
      </w:r>
      <w:r w:rsidR="00544456">
        <w:t>container via a custom-made PTFE connection. An O-ring (</w:t>
      </w:r>
      <w:r>
        <w:t xml:space="preserve">shown in </w:t>
      </w:r>
      <w:r w:rsidR="00D32B52">
        <w:t>red in figure 4</w:t>
      </w:r>
      <w:r>
        <w:t xml:space="preserve"> (c</w:t>
      </w:r>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3811E4C9" w:rsidR="00D56539" w:rsidRPr="006F74D3" w:rsidRDefault="001B747D" w:rsidP="00D56539">
      <w:r>
        <w:rPr>
          <w:noProof/>
        </w:rPr>
        <w:drawing>
          <wp:anchor distT="0" distB="0" distL="114300" distR="114300" simplePos="0" relativeHeight="251663360" behindDoc="0" locked="0" layoutInCell="1" allowOverlap="1" wp14:anchorId="0AAAC165" wp14:editId="24A356EF">
            <wp:simplePos x="0" y="0"/>
            <wp:positionH relativeFrom="margin">
              <wp:align>left</wp:align>
            </wp:positionH>
            <wp:positionV relativeFrom="paragraph">
              <wp:posOffset>429683</wp:posOffset>
            </wp:positionV>
            <wp:extent cx="6153428" cy="3461385"/>
            <wp:effectExtent l="0" t="0" r="0" b="5715"/>
            <wp:wrapTopAndBottom/>
            <wp:docPr id="24" name="Image 2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7.jpg"/>
                    <pic:cNvPicPr/>
                  </pic:nvPicPr>
                  <pic:blipFill>
                    <a:blip r:embed="rId11">
                      <a:extLst>
                        <a:ext uri="{28A0092B-C50C-407E-A947-70E740481C1C}">
                          <a14:useLocalDpi xmlns:a14="http://schemas.microsoft.com/office/drawing/2010/main" val="0"/>
                        </a:ext>
                      </a:extLst>
                    </a:blip>
                    <a:stretch>
                      <a:fillRect/>
                    </a:stretch>
                  </pic:blipFill>
                  <pic:spPr>
                    <a:xfrm>
                      <a:off x="0" y="0"/>
                      <a:ext cx="6153428" cy="3461385"/>
                    </a:xfrm>
                    <a:prstGeom prst="rect">
                      <a:avLst/>
                    </a:prstGeom>
                  </pic:spPr>
                </pic:pic>
              </a:graphicData>
            </a:graphic>
          </wp:anchor>
        </w:drawing>
      </w:r>
    </w:p>
    <w:p w14:paraId="02D28004" w14:textId="2182D33B" w:rsidR="002B14CE" w:rsidRDefault="001D3C54" w:rsidP="002B14CE">
      <w:pPr>
        <w:keepNext/>
      </w:pPr>
      <w:r>
        <w:rPr>
          <w:noProof/>
        </w:rPr>
        <mc:AlternateContent>
          <mc:Choice Requires="wps">
            <w:drawing>
              <wp:anchor distT="0" distB="0" distL="114300" distR="114300" simplePos="0" relativeHeight="251666432" behindDoc="0" locked="0" layoutInCell="1" allowOverlap="1" wp14:anchorId="746CDF4B" wp14:editId="32EE3A9A">
                <wp:simplePos x="0" y="0"/>
                <wp:positionH relativeFrom="margin">
                  <wp:align>left</wp:align>
                </wp:positionH>
                <wp:positionV relativeFrom="paragraph">
                  <wp:posOffset>3839845</wp:posOffset>
                </wp:positionV>
                <wp:extent cx="6153150" cy="635"/>
                <wp:effectExtent l="0" t="0" r="0" b="635"/>
                <wp:wrapTopAndBottom/>
                <wp:docPr id="25" name="Zone de texte 25"/>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4F05D831" w14:textId="00B0E4F1" w:rsidR="00DE18CC" w:rsidRDefault="00DE18CC" w:rsidP="00DA3354">
                            <w:pPr>
                              <w:pStyle w:val="Caption"/>
                            </w:pPr>
                            <w:r w:rsidRPr="00DA3354">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4</w:t>
                            </w:r>
                            <w:r w:rsidR="00091F29">
                              <w:rPr>
                                <w:b/>
                                <w:bCs/>
                              </w:rPr>
                              <w:fldChar w:fldCharType="end"/>
                            </w:r>
                            <w:r w:rsidRPr="00DA3354">
                              <w:rPr>
                                <w:b/>
                                <w:bCs/>
                              </w:rPr>
                              <w:t>:</w:t>
                            </w:r>
                            <w:r>
                              <w:t xml:space="preserve"> </w:t>
                            </w:r>
                            <w:r w:rsidRPr="00DA4168">
                              <w:t xml:space="preserve">Nebulizer setup </w:t>
                            </w:r>
                            <w:r>
                              <w:t>a) Capture of the setup from Figure 1; b) Picture of the compressor nebulizer; c) Diagram of the Sidestream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E18CC" w:rsidRPr="00B5002B" w:rsidRDefault="00DE18CC" w:rsidP="00DA335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CDF4B" id="Zone de texte 25" o:spid="_x0000_s1027" type="#_x0000_t202" style="position:absolute;left:0;text-align:left;margin-left:0;margin-top:302.35pt;width:484.5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" stroked="f">
                <v:textbox style="mso-fit-shape-to-text:t" inset="0,0,0,0">
                  <w:txbxContent>
                    <w:p w14:paraId="4F05D831" w14:textId="00B0E4F1" w:rsidR="00DE18CC" w:rsidRDefault="00DE18CC" w:rsidP="00DA3354">
                      <w:pPr>
                        <w:pStyle w:val="Caption"/>
                      </w:pPr>
                      <w:r w:rsidRPr="00DA3354">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4</w:t>
                      </w:r>
                      <w:r w:rsidR="00091F29">
                        <w:rPr>
                          <w:b/>
                          <w:bCs/>
                        </w:rPr>
                        <w:fldChar w:fldCharType="end"/>
                      </w:r>
                      <w:r w:rsidRPr="00DA3354">
                        <w:rPr>
                          <w:b/>
                          <w:bCs/>
                        </w:rPr>
                        <w:t>:</w:t>
                      </w:r>
                      <w:r>
                        <w:t xml:space="preserve"> </w:t>
                      </w:r>
                      <w:r w:rsidRPr="00DA4168">
                        <w:t xml:space="preserve">Nebulizer setup </w:t>
                      </w:r>
                      <w:r>
                        <w:t>a) Capture of the setup from Figure 1; b) Picture of the compressor nebulizer; c) Diagram of the Sidestream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E18CC" w:rsidRPr="00B5002B" w:rsidRDefault="00DE18CC" w:rsidP="00DA3354">
                      <w:pPr>
                        <w:pStyle w:val="Caption"/>
                        <w:rPr>
                          <w:noProof/>
                        </w:rPr>
                      </w:pPr>
                    </w:p>
                  </w:txbxContent>
                </v:textbox>
                <w10:wrap type="topAndBottom" anchorx="margin"/>
              </v:shape>
            </w:pict>
          </mc:Fallback>
        </mc:AlternateContent>
      </w:r>
    </w:p>
    <w:p w14:paraId="2B343EDE" w14:textId="3600459C" w:rsidR="00D90132" w:rsidRDefault="00D90132" w:rsidP="00D90132"/>
    <w:p w14:paraId="7B2904E8" w14:textId="56E5502A" w:rsidR="00D90132" w:rsidRDefault="00D90132" w:rsidP="00D90132">
      <w:r>
        <w:t>The droplets are introduced</w:t>
      </w:r>
      <w:r w:rsidR="008C125E">
        <w:t xml:space="preserve"> </w:t>
      </w:r>
      <w:r>
        <w:t xml:space="preserve">into the cryogen via a nozzle made of copper </w:t>
      </w:r>
      <w:r w:rsidR="001C15E5">
        <w:t>fed through</w:t>
      </w:r>
      <w:r>
        <w:t xml:space="preserve"> the glove box.</w:t>
      </w:r>
      <w:r w:rsidR="008C125E">
        <w:t xml:space="preserve"> The geometry</w:t>
      </w:r>
      <w:r>
        <w:t xml:space="preserve"> </w:t>
      </w:r>
      <w:r w:rsidR="008C125E">
        <w:t xml:space="preserve">of the </w:t>
      </w:r>
      <w:r>
        <w:t xml:space="preserve">plastic pipe </w:t>
      </w:r>
      <w:r w:rsidR="008C125E">
        <w:t xml:space="preserve">between the water reservoir and the nozzl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 xml:space="preserve">can result in big </w:t>
      </w:r>
      <w:r w:rsidR="00DA3354">
        <w:t xml:space="preserve">size </w:t>
      </w:r>
      <w:r w:rsidR="008C125E">
        <w:t>droplets falling into the cryogen</w:t>
      </w:r>
      <w:r w:rsidR="007C680B">
        <w:t xml:space="preserve"> and </w:t>
      </w:r>
      <w:r w:rsidR="00DA3354">
        <w:t xml:space="preserve">that </w:t>
      </w:r>
      <w:r w:rsidR="007C680B">
        <w:t>needs to be prevented at all cost</w:t>
      </w:r>
      <w:r w:rsidR="008C125E">
        <w:t>.</w:t>
      </w:r>
      <w:r w:rsidR="007C680B">
        <w:t xml:space="preserve"> Small droplets forming on the </w:t>
      </w:r>
      <w:r w:rsidR="00196294">
        <w:t xml:space="preserve">inner </w:t>
      </w:r>
      <w:r w:rsidR="007C680B">
        <w:t>wall</w:t>
      </w:r>
      <w:r w:rsidR="00196294">
        <w:t>s of the pipes</w:t>
      </w:r>
      <w:r w:rsidR="007C680B">
        <w:t xml:space="preserve"> are usually </w:t>
      </w:r>
      <w:r w:rsidR="007C680B">
        <w:lastRenderedPageBreak/>
        <w:t>transported by the gas flow and build up on the nozzle orifice. It is then possible to manually absorb them using a cotton bud, a task requiring peculiar attention, care and dexterity.</w:t>
      </w:r>
      <w:r w:rsidR="008C125E">
        <w:t xml:space="preserve"> </w:t>
      </w:r>
    </w:p>
    <w:p w14:paraId="6FAE3DBA" w14:textId="11A97EB9" w:rsidR="00D90132" w:rsidRDefault="00D90132" w:rsidP="00D90132">
      <w:r>
        <w:t xml:space="preserve">It is important to note that the </w:t>
      </w:r>
      <w:r w:rsidR="001D3C54">
        <w:t>cooling efficiency</w:t>
      </w:r>
      <w:r>
        <w:t xml:space="preserve"> will not only depend on the thermophysical properties of the cryogen, but also on the sample dynamics within the cryoliquid. The cooling rate will be enhanced if the samples continue </w:t>
      </w:r>
      <w:r w:rsidR="0021644D">
        <w:t>sinking</w:t>
      </w:r>
      <w:r>
        <w:t xml:space="preserve"> after being introduced in</w:t>
      </w:r>
      <w:r w:rsidR="0021644D">
        <w:t>to</w:t>
      </w:r>
      <w:r>
        <w:t xml:space="preserve"> the cryogen rather than if it quickly comes to rest (forced convection) </w:t>
      </w:r>
      <w:r w:rsidRPr="00D90132">
        <w:rPr>
          <w:color w:val="FF0000"/>
        </w:rPr>
        <w:t>(citation</w:t>
      </w:r>
      <w:r>
        <w:t>). The density difference between HGW (0.94 g\cm</w:t>
      </w:r>
      <w:r w:rsidRPr="007C680B">
        <w:rPr>
          <w:vertAlign w:val="superscript"/>
        </w:rPr>
        <w:t>3</w:t>
      </w:r>
      <w:r>
        <w:t>) and liquid ethane (0.544 g\cm</w:t>
      </w:r>
      <w:r w:rsidRPr="007C680B">
        <w:rPr>
          <w:vertAlign w:val="superscript"/>
        </w:rPr>
        <w:t>3</w:t>
      </w:r>
      <w:r>
        <w:t xml:space="preserve"> at 184.5 K)</w:t>
      </w:r>
      <w:r w:rsidR="005340A7">
        <w:t xml:space="preserve"> result in the </w:t>
      </w:r>
      <w:r>
        <w:t>particles slowly sink</w:t>
      </w:r>
      <w:r w:rsidR="005340A7">
        <w:t>ing at</w:t>
      </w:r>
      <w:r>
        <w:t xml:space="preserve"> the bottom of the</w:t>
      </w:r>
      <w:r w:rsidR="005340A7">
        <w:t xml:space="preserve"> reaction vessel</w:t>
      </w:r>
      <w:r>
        <w:t>.</w:t>
      </w:r>
      <w:r w:rsidR="001D3C54">
        <w:t xml:space="preserve"> </w:t>
      </w:r>
      <w:r w:rsidR="001D3C54" w:rsidRPr="001D3C54">
        <w:rPr>
          <w:color w:val="FF0000"/>
        </w:rPr>
        <w:t>(We haven’t been able to measure the flow rate coming out of the nozzle)</w:t>
      </w:r>
    </w:p>
    <w:p w14:paraId="208CBF1F" w14:textId="52AC0FEC" w:rsidR="001D3C54" w:rsidRDefault="0021644D" w:rsidP="00D90132">
      <w:r>
        <w:t>Typically, the water is</w:t>
      </w:r>
      <w:r w:rsidR="00D90132">
        <w:t xml:space="preserve"> introduce</w:t>
      </w:r>
      <w:r>
        <w:t>d</w:t>
      </w:r>
      <w:r w:rsidR="00D90132">
        <w:t xml:space="preserve"> for 20 minutes and in two steps of 10 minutes each. Before starting, the water reservoir </w:t>
      </w:r>
      <w:r w:rsidR="005340A7">
        <w:t xml:space="preserve">(6) </w:t>
      </w:r>
      <w:r>
        <w:t xml:space="preserve">is disconnected </w:t>
      </w:r>
      <w:r w:rsidR="00D90132">
        <w:t>from the pipe linked to the nozzle and the</w:t>
      </w:r>
      <w:r w:rsidR="007C680B">
        <w:t xml:space="preserve"> height</w:t>
      </w:r>
      <w:r w:rsidR="00D90132">
        <w:t xml:space="preserve"> level of the </w:t>
      </w:r>
      <w:r>
        <w:t>D</w:t>
      </w:r>
      <w:r w:rsidR="00D90132">
        <w:t xml:space="preserve">ewar </w:t>
      </w:r>
      <w:r w:rsidR="007C680B">
        <w:t xml:space="preserve">(1 + 2) </w:t>
      </w:r>
      <w:r>
        <w:t xml:space="preserve">adjusted </w:t>
      </w:r>
      <w:r w:rsidR="00D90132">
        <w:t>to p</w:t>
      </w:r>
      <w:r>
        <w:t>lace</w:t>
      </w:r>
      <w:r w:rsidR="007C680B">
        <w:t xml:space="preserve"> the nozzle close to</w:t>
      </w:r>
      <w:r w:rsidR="00D90132">
        <w:t xml:space="preserve"> </w:t>
      </w:r>
      <w:r w:rsidR="007C680B">
        <w:t>2</w:t>
      </w:r>
      <w:r w:rsidR="00D90132">
        <w:t xml:space="preserve"> cm to the ethane level. </w:t>
      </w:r>
      <w:r>
        <w:t>T</w:t>
      </w:r>
      <w:r w:rsidR="00D90132">
        <w:t xml:space="preserve">he </w:t>
      </w:r>
      <w:r w:rsidR="001D3C54">
        <w:t>n</w:t>
      </w:r>
      <w:r w:rsidR="00D90132">
        <w:t xml:space="preserve">itrogen flow </w:t>
      </w:r>
      <w:r>
        <w:t xml:space="preserve">is then set up </w:t>
      </w:r>
      <w:r w:rsidR="00D90132">
        <w:t xml:space="preserve">at 0.5 bar </w:t>
      </w:r>
      <w:r w:rsidR="00FE1038">
        <w:t>before</w:t>
      </w:r>
      <w:r w:rsidR="00D90132">
        <w:t xml:space="preserve"> turn</w:t>
      </w:r>
      <w:r w:rsidR="00FE1038">
        <w:t>ing</w:t>
      </w:r>
      <w:r w:rsidR="00D90132">
        <w:t xml:space="preserve"> the </w:t>
      </w:r>
      <w:r w:rsidR="00FE1038">
        <w:t>compressor</w:t>
      </w:r>
      <w:r w:rsidR="00D90132">
        <w:t xml:space="preserve"> on. </w:t>
      </w:r>
      <w:r w:rsidR="005340A7">
        <w:t>After a visual inspection</w:t>
      </w:r>
      <w:r w:rsidR="00D90132">
        <w:t xml:space="preserve"> </w:t>
      </w:r>
      <w:r w:rsidR="005340A7">
        <w:t xml:space="preserve">of </w:t>
      </w:r>
      <w:r w:rsidR="00D90132">
        <w:t xml:space="preserve">the flow </w:t>
      </w:r>
      <w:r w:rsidR="005340A7">
        <w:t>quality</w:t>
      </w:r>
      <w:r w:rsidR="001D3C54">
        <w:t xml:space="preserve"> coming out from the water reservoir (fine mist)</w:t>
      </w:r>
      <w:r w:rsidR="005340A7">
        <w:t>,</w:t>
      </w:r>
      <w:r w:rsidR="00D90132">
        <w:t xml:space="preserve"> the water reservoir </w:t>
      </w:r>
      <w:r w:rsidR="005340A7">
        <w:t xml:space="preserve">is connected </w:t>
      </w:r>
      <w:r w:rsidR="00D90132">
        <w:t>to the nozzle and</w:t>
      </w:r>
      <w:r w:rsidR="005340A7">
        <w:t xml:space="preserve"> </w:t>
      </w:r>
      <w:r w:rsidR="00D90132">
        <w:t>the timer</w:t>
      </w:r>
      <w:r w:rsidR="005340A7">
        <w:t xml:space="preserve"> is started</w:t>
      </w:r>
      <w:r w:rsidR="00D90132">
        <w:t>. After the first introduction step (10 min), we can control the ethane level and adjust the nozzle level accordingly. If the ethane temperature is above 1</w:t>
      </w:r>
      <w:r w:rsidR="005340A7">
        <w:t>30</w:t>
      </w:r>
      <w:r w:rsidR="00D90132">
        <w:t xml:space="preserve">K, we can also refill </w:t>
      </w:r>
      <w:r w:rsidR="005340A7">
        <w:t xml:space="preserve">the primary cryogen </w:t>
      </w:r>
      <w:r>
        <w:t>D</w:t>
      </w:r>
      <w:r w:rsidR="005340A7">
        <w:t xml:space="preserve">ewar (1) with liquid </w:t>
      </w:r>
      <w:r w:rsidR="001D3C54">
        <w:t>n</w:t>
      </w:r>
      <w:r w:rsidR="007C680B">
        <w:t>itrogen</w:t>
      </w:r>
      <w:r w:rsidR="00D90132">
        <w:t xml:space="preserve">. </w:t>
      </w:r>
    </w:p>
    <w:p w14:paraId="6C643B77" w14:textId="5C4A3A8A" w:rsidR="007337BA" w:rsidRDefault="007337BA" w:rsidP="00D90132"/>
    <w:p w14:paraId="64E55CE8" w14:textId="77777777" w:rsidR="001D3C54" w:rsidRDefault="00FC2AA8" w:rsidP="001D3C54">
      <w:pPr>
        <w:keepNext/>
      </w:pPr>
      <w:r>
        <w:rPr>
          <w:noProof/>
        </w:rPr>
        <w:lastRenderedPageBreak/>
        <w:drawing>
          <wp:inline distT="0" distB="0" distL="0" distR="0" wp14:anchorId="3F1B7FA3" wp14:editId="12DEB183">
            <wp:extent cx="6321628" cy="3556000"/>
            <wp:effectExtent l="0" t="0" r="317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2">
                      <a:extLst>
                        <a:ext uri="{28A0092B-C50C-407E-A947-70E740481C1C}">
                          <a14:useLocalDpi xmlns:a14="http://schemas.microsoft.com/office/drawing/2010/main" val="0"/>
                        </a:ext>
                      </a:extLst>
                    </a:blip>
                    <a:stretch>
                      <a:fillRect/>
                    </a:stretch>
                  </pic:blipFill>
                  <pic:spPr>
                    <a:xfrm>
                      <a:off x="0" y="0"/>
                      <a:ext cx="6332686" cy="3562220"/>
                    </a:xfrm>
                    <a:prstGeom prst="rect">
                      <a:avLst/>
                    </a:prstGeom>
                  </pic:spPr>
                </pic:pic>
              </a:graphicData>
            </a:graphic>
          </wp:inline>
        </w:drawing>
      </w:r>
    </w:p>
    <w:p w14:paraId="53109D3F" w14:textId="38CB2CC3" w:rsidR="00FC2AA8" w:rsidRDefault="001D3C54" w:rsidP="001D3C54">
      <w:pPr>
        <w:pStyle w:val="Caption"/>
      </w:pPr>
      <w:r w:rsidRPr="001D3C54">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5</w:t>
      </w:r>
      <w:r w:rsidR="00091F29">
        <w:rPr>
          <w:b/>
          <w:bCs/>
        </w:rPr>
        <w:fldChar w:fldCharType="end"/>
      </w:r>
      <w:r w:rsidRPr="001D3C54">
        <w:rPr>
          <w:b/>
          <w:bCs/>
        </w:rPr>
        <w:t>:</w:t>
      </w:r>
      <w:r>
        <w:t xml:space="preserve"> </w:t>
      </w:r>
      <w:r w:rsidRPr="004073ED">
        <w:t>Nozzle setup showing heating ring attached around a copper cylindrical block. T1 is K type thermocouple fixed at the bottom of nozzle. T2 is K type thermocouple attached on top of the copper block.</w:t>
      </w:r>
    </w:p>
    <w:p w14:paraId="32F0DF49" w14:textId="5A987EAD" w:rsidR="00551572" w:rsidRDefault="00551572" w:rsidP="00FC2AA8">
      <w:pPr>
        <w:pStyle w:val="Caption"/>
      </w:pPr>
    </w:p>
    <w:p w14:paraId="7F8158E4" w14:textId="1C9FA104" w:rsidR="007337BA" w:rsidRDefault="00551572" w:rsidP="00FC2AA8">
      <w:pPr>
        <w:pStyle w:val="Caption"/>
      </w:pPr>
      <w:r>
        <w:t xml:space="preserve"> </w:t>
      </w:r>
    </w:p>
    <w:p w14:paraId="0A0CF7A5" w14:textId="773C59C0" w:rsidR="00CD0DEA" w:rsidRDefault="001D3C54" w:rsidP="0096178C">
      <w:r>
        <w:t xml:space="preserve">Because the nozzle is close to the liquid ethane level, </w:t>
      </w:r>
      <w:r w:rsidR="008507DF">
        <w:t>incoming</w:t>
      </w:r>
      <w:r>
        <w:t xml:space="preserve"> water droplets may be subject to freezing before entering the cryogen. This </w:t>
      </w:r>
      <w:r w:rsidR="0021644D">
        <w:t>poses a problem</w:t>
      </w:r>
      <w:r>
        <w:t xml:space="preserve"> as crystallization is expected to happen </w:t>
      </w:r>
      <w:r w:rsidR="0021644D">
        <w:t>under</w:t>
      </w:r>
      <w:r>
        <w:t xml:space="preserve"> those conditions. </w:t>
      </w:r>
      <w:r w:rsidR="00551572">
        <w:t>T</w:t>
      </w:r>
      <w:r w:rsidR="0096178C">
        <w:t>emperature</w:t>
      </w:r>
      <w:r w:rsidR="00551572">
        <w:t xml:space="preserve"> </w:t>
      </w:r>
      <w:r w:rsidR="0096178C">
        <w:t>at the bottom of the nozzle</w:t>
      </w:r>
      <w:r w:rsidR="00551572" w:rsidRPr="00551572">
        <w:t xml:space="preserve"> </w:t>
      </w:r>
      <w:r w:rsidR="00551572">
        <w:t>is monitor</w:t>
      </w:r>
      <w:r w:rsidR="00FA4152">
        <w:t>ed</w:t>
      </w:r>
      <w:r w:rsidR="00551572">
        <w:t xml:space="preserve"> using a K type thermocouple</w:t>
      </w:r>
      <w:r w:rsidR="00FA4152">
        <w:t xml:space="preserve"> </w:t>
      </w:r>
      <w:r w:rsidR="00FA4152" w:rsidRPr="00551572">
        <w:t xml:space="preserve">(T1 in Figure </w:t>
      </w:r>
      <w:r w:rsidR="00FA4152">
        <w:t>5</w:t>
      </w:r>
      <w:r w:rsidR="00FA4152" w:rsidRPr="00551572">
        <w:t>)</w:t>
      </w:r>
      <w:r w:rsidR="00CD0DEA">
        <w:t xml:space="preserve"> and</w:t>
      </w:r>
      <w:r w:rsidR="00551572">
        <w:t xml:space="preserve"> I aim </w:t>
      </w:r>
      <w:r w:rsidR="0096178C">
        <w:t>to maintain</w:t>
      </w:r>
      <w:r w:rsidR="00551572">
        <w:t xml:space="preserve"> this temperature</w:t>
      </w:r>
      <w:r w:rsidR="0096178C">
        <w:t xml:space="preserve"> above 0 °C</w:t>
      </w:r>
      <w:r w:rsidR="00551572">
        <w:t xml:space="preserve"> prevent</w:t>
      </w:r>
      <w:r w:rsidR="00CD0DEA">
        <w:t>ing</w:t>
      </w:r>
      <w:r w:rsidR="00551572">
        <w:t xml:space="preserve"> water droplet </w:t>
      </w:r>
      <w:r w:rsidR="00CD0DEA">
        <w:t xml:space="preserve">from </w:t>
      </w:r>
      <w:r w:rsidR="00551572">
        <w:t>freezing</w:t>
      </w:r>
      <w:r w:rsidR="00330519">
        <w:t xml:space="preserve">. </w:t>
      </w:r>
    </w:p>
    <w:p w14:paraId="0350826C" w14:textId="14C2F2AA" w:rsidR="00A950BA" w:rsidRDefault="00CD0DEA" w:rsidP="0096178C">
      <w:r>
        <w:t>A</w:t>
      </w:r>
      <w:r w:rsidR="00330519">
        <w:t xml:space="preserve"> heat ring </w:t>
      </w:r>
      <w:r w:rsidR="00FA4152">
        <w:t>(</w:t>
      </w:r>
      <w:r w:rsidR="00FA4152" w:rsidRPr="00FA4152">
        <w:rPr>
          <w:color w:val="FF0000"/>
        </w:rPr>
        <w:t>Voltage</w:t>
      </w:r>
      <w:r w:rsidR="00FA4152">
        <w:t xml:space="preserve">) </w:t>
      </w:r>
      <w:r>
        <w:t xml:space="preserve">(8 in figure 5) is </w:t>
      </w:r>
      <w:r w:rsidR="00330519">
        <w:t xml:space="preserve">attached around a </w:t>
      </w:r>
      <w:r w:rsidR="00FA4152">
        <w:t xml:space="preserve">1 cm thick </w:t>
      </w:r>
      <w:r w:rsidR="00330519">
        <w:t xml:space="preserve">copper block </w:t>
      </w:r>
      <w:r w:rsidR="00FA4152">
        <w:t>soldered to the nozzle</w:t>
      </w:r>
      <w:r>
        <w:t xml:space="preserve"> with the purpose to act as a heat sink, warming up the whole copper nozzle. A</w:t>
      </w:r>
      <w:r w:rsidR="00FA4152">
        <w:t xml:space="preserve"> </w:t>
      </w:r>
      <w:r w:rsidR="008507DF">
        <w:t xml:space="preserve">second </w:t>
      </w:r>
      <w:r w:rsidR="00FA4152">
        <w:t xml:space="preserve">K type thermocouple (T2 in Figure 3) is </w:t>
      </w:r>
      <w:r w:rsidR="00D008E8">
        <w:t>attached to the</w:t>
      </w:r>
      <w:r w:rsidR="00FA4152">
        <w:t xml:space="preserve"> top of the copper block</w:t>
      </w:r>
      <w:r>
        <w:t xml:space="preserve"> to monitor its temperature. Both are</w:t>
      </w:r>
      <w:r w:rsidR="008507DF">
        <w:t xml:space="preserve"> connected to a PID</w:t>
      </w:r>
      <w:r>
        <w:t xml:space="preserve"> temperature controller (Red lion). A PID loop allow the voltage of the heat ring to be controlled and adjusted with respect to the </w:t>
      </w:r>
      <w:r w:rsidR="00C65F65">
        <w:t>inputted</w:t>
      </w:r>
      <w:r>
        <w:t xml:space="preserve"> copper block </w:t>
      </w:r>
      <w:r w:rsidR="00C65F65">
        <w:t>temperature. Various experiment</w:t>
      </w:r>
      <w:r w:rsidR="00D008E8">
        <w:t>s</w:t>
      </w:r>
      <w:r w:rsidR="00C65F65">
        <w:t xml:space="preserve"> ha</w:t>
      </w:r>
      <w:r w:rsidR="00D008E8">
        <w:t>ve</w:t>
      </w:r>
      <w:r w:rsidR="00C65F65">
        <w:t xml:space="preserve"> shown that an input temperature of 40 °C for T2 allow</w:t>
      </w:r>
      <w:r w:rsidR="00D008E8">
        <w:t>s</w:t>
      </w:r>
      <w:r w:rsidR="00C65F65">
        <w:t xml:space="preserve"> the nozzle temperature (measured by T1) to stabilize around 20°C.  An alarm has been created such</w:t>
      </w:r>
      <w:r w:rsidR="0096178C">
        <w:t xml:space="preserve"> as the temperature of the copper </w:t>
      </w:r>
      <w:r w:rsidR="00C65F65">
        <w:t xml:space="preserve">block </w:t>
      </w:r>
      <w:r w:rsidR="0096178C">
        <w:t xml:space="preserve">can`t exceed 50 </w:t>
      </w:r>
      <w:r w:rsidR="00D008E8">
        <w:t>°C</w:t>
      </w:r>
      <w:r w:rsidR="0096178C">
        <w:t xml:space="preserve"> to avoid </w:t>
      </w:r>
      <w:r w:rsidR="00C65F65">
        <w:t>droplets evaporation</w:t>
      </w:r>
      <w:r w:rsidR="0096178C">
        <w:t>.</w:t>
      </w:r>
      <w:r w:rsidR="00C65F65">
        <w:t xml:space="preserve"> </w:t>
      </w:r>
      <w:r w:rsidR="00A950BA">
        <w:t xml:space="preserve">Even though T1 can be below 0°C during the water introduction, no frost is generally observed growing on the nozzle aperture. </w:t>
      </w:r>
    </w:p>
    <w:p w14:paraId="38F8DE1D" w14:textId="3B66EBCC" w:rsidR="00A950BA" w:rsidRDefault="00A950BA" w:rsidP="0096178C">
      <w:r>
        <w:lastRenderedPageBreak/>
        <w:t xml:space="preserve">Once the time of introduction is passed (20 min), the water reservoir is disconnected from the pipe connecting it to the nozzle. This pipe </w:t>
      </w:r>
      <w:r w:rsidR="00935B1E">
        <w:t>must then</w:t>
      </w:r>
      <w:r>
        <w:t xml:space="preserve"> be plugged to avoid releas</w:t>
      </w:r>
      <w:r w:rsidR="00935B1E">
        <w:t>ing</w:t>
      </w:r>
      <w:r>
        <w:t xml:space="preserve"> ethane gas in the laboratory atmosphere.</w:t>
      </w:r>
      <w:r w:rsidR="00935B1E">
        <w:t xml:space="preserve"> Reaction vessel height can be lowered down and put aside of the nozzle to avoid remaining condensed water droplets falling into the cryogen. All those steps must be done carefully to avoid big chunk of ice that grew on the heat shield (3 in Figure 1) to fall into the cryogen before the particles have been recovered.</w:t>
      </w:r>
    </w:p>
    <w:p w14:paraId="7A0898FC" w14:textId="4C1C8251" w:rsidR="00EE2285" w:rsidRPr="00EA0040" w:rsidRDefault="00A950BA" w:rsidP="00E90D83">
      <w:r>
        <w:t xml:space="preserve"> </w:t>
      </w:r>
    </w:p>
    <w:p w14:paraId="25847B0D" w14:textId="77777777" w:rsidR="002140D0" w:rsidRDefault="002140D0" w:rsidP="00E90D83"/>
    <w:p w14:paraId="537E97E9" w14:textId="75AA7045" w:rsidR="00E90D83" w:rsidRDefault="00EE2285" w:rsidP="00AB1360">
      <w:pPr>
        <w:pStyle w:val="Heading4"/>
        <w:numPr>
          <w:ilvl w:val="0"/>
          <w:numId w:val="13"/>
        </w:numPr>
      </w:pPr>
      <w:r>
        <w:t>Particle</w:t>
      </w:r>
      <w:r w:rsidR="00E90D83">
        <w:t xml:space="preserve"> recovery</w:t>
      </w:r>
    </w:p>
    <w:p w14:paraId="26A1F3CA" w14:textId="6A538ADB" w:rsidR="00FC2A2C" w:rsidRDefault="00FC2A2C" w:rsidP="00FC2A2C"/>
    <w:p w14:paraId="4670C729" w14:textId="54CFB088" w:rsidR="0070738B" w:rsidRDefault="00D008E8" w:rsidP="00E90D83">
      <w:pPr>
        <w:rPr>
          <w:color w:val="FF0000"/>
        </w:rPr>
      </w:pPr>
      <w:r w:rsidRPr="00D008E8">
        <w:t>Once the water droplets have been successfully introduced into the cryogen, the next stage in the process involves the recovery of the particles formed</w:t>
      </w:r>
      <w:r w:rsidR="00806CF8">
        <w:t xml:space="preserve">. </w:t>
      </w:r>
      <w:r w:rsidR="00350785" w:rsidRPr="00350785">
        <w:t xml:space="preserve">A PTFE membrane (4 in Figure </w:t>
      </w:r>
      <w:r w:rsidR="00935B1E">
        <w:t>1</w:t>
      </w:r>
      <w:r w:rsidR="00350785" w:rsidRPr="00350785">
        <w:t xml:space="preserve">) </w:t>
      </w:r>
      <w:r w:rsidR="00DE18CC">
        <w:t xml:space="preserve">containing </w:t>
      </w:r>
      <w:r w:rsidR="00DE18CC" w:rsidRPr="00610704">
        <w:t>1</w:t>
      </w:r>
      <w:r w:rsidR="00DE18CC">
        <w:t> </w:t>
      </w:r>
      <w:r w:rsidR="00DE18CC" w:rsidRPr="00610704">
        <w:t>μm</w:t>
      </w:r>
      <w:r w:rsidR="00DE18CC">
        <w:t xml:space="preserve"> sized pores</w:t>
      </w:r>
      <w:r w:rsidR="00DE18CC" w:rsidRPr="00350785">
        <w:t xml:space="preserve"> </w:t>
      </w:r>
      <w:r w:rsidR="00350785" w:rsidRPr="00350785">
        <w:t>screwed to the bottom of a basket made of copper</w:t>
      </w:r>
      <w:r w:rsidR="00DE18CC">
        <w:t xml:space="preserve"> which</w:t>
      </w:r>
      <w:r w:rsidR="00350785" w:rsidRPr="00350785">
        <w:t xml:space="preserve"> is used to fish out the particles from the ethane</w:t>
      </w:r>
      <w:r w:rsidR="00DE18CC">
        <w:t>.</w:t>
      </w:r>
      <w:r w:rsidR="00350785" w:rsidRPr="00350785">
        <w:t xml:space="preserve"> </w:t>
      </w:r>
      <w:r w:rsidR="00DE18CC">
        <w:t>They will then be dispersed from the basket</w:t>
      </w:r>
      <w:r w:rsidR="00350785" w:rsidRPr="00350785">
        <w:t xml:space="preserve"> in</w:t>
      </w:r>
      <w:r w:rsidR="00DE18CC">
        <w:t>to</w:t>
      </w:r>
      <w:r w:rsidR="00350785" w:rsidRPr="00350785">
        <w:t xml:space="preserve"> a Dewar</w:t>
      </w:r>
      <w:r w:rsidR="00C067A2">
        <w:t xml:space="preserve"> (D</w:t>
      </w:r>
      <w:r w:rsidR="00C067A2" w:rsidRPr="00806CF8">
        <w:rPr>
          <w:vertAlign w:val="subscript"/>
        </w:rPr>
        <w:t>R</w:t>
      </w:r>
      <w:r w:rsidR="00C067A2">
        <w:t xml:space="preserve"> in figure 1)</w:t>
      </w:r>
      <w:r w:rsidR="00350785" w:rsidRPr="00350785">
        <w:t xml:space="preserve"> </w:t>
      </w:r>
      <w:r w:rsidR="009765ED">
        <w:t xml:space="preserve">filled with </w:t>
      </w:r>
      <w:r w:rsidR="009765ED" w:rsidRPr="00350785">
        <w:t>l</w:t>
      </w:r>
      <w:r w:rsidR="009765ED">
        <w:t>iquid nitrogen</w:t>
      </w:r>
      <w:r w:rsidR="009765ED" w:rsidRPr="00350785">
        <w:t xml:space="preserve"> </w:t>
      </w:r>
      <w:r w:rsidR="00350785" w:rsidRPr="00350785">
        <w:t>where they will remain stable.</w:t>
      </w:r>
      <w:r w:rsidR="0070738B">
        <w:t xml:space="preserve"> </w:t>
      </w:r>
      <w:r w:rsidR="0070738B" w:rsidRPr="0070738B">
        <w:rPr>
          <w:color w:val="FF0000"/>
        </w:rPr>
        <w:t>Explain why</w:t>
      </w:r>
      <w:r w:rsidR="00350785"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r w:rsidR="00806CF8">
        <w:rPr>
          <w:color w:val="FF0000"/>
        </w:rPr>
        <w:t xml:space="preserve"> </w:t>
      </w:r>
    </w:p>
    <w:p w14:paraId="4F960AB5" w14:textId="38E861B7" w:rsidR="00806CF8" w:rsidRPr="00806CF8" w:rsidRDefault="00806CF8" w:rsidP="00E90D83">
      <w:r w:rsidRPr="00806CF8">
        <w:t xml:space="preserve">Figure 6 resume </w:t>
      </w:r>
      <w:r>
        <w:t>all the experimental steps necessary to recover the particles. First, D</w:t>
      </w:r>
      <w:r w:rsidRPr="00806CF8">
        <w:rPr>
          <w:vertAlign w:val="subscript"/>
        </w:rPr>
        <w:t>R</w:t>
      </w:r>
      <w:r>
        <w:rPr>
          <w:vertAlign w:val="subscript"/>
        </w:rPr>
        <w:t xml:space="preserve"> </w:t>
      </w:r>
      <w:r>
        <w:t xml:space="preserve">(recovery Dewar) must be filled with liquid nitrogen as previously described. The heat shield is </w:t>
      </w:r>
      <w:r w:rsidR="00A716CC">
        <w:t xml:space="preserve">slowly </w:t>
      </w:r>
      <w:r>
        <w:t>removed</w:t>
      </w:r>
      <w:r w:rsidR="00DB0E97">
        <w:t>,</w:t>
      </w:r>
      <w:r w:rsidR="00A716CC">
        <w:t xml:space="preserve"> making sure that </w:t>
      </w:r>
      <w:r w:rsidR="00DB0E97">
        <w:t xml:space="preserve">no frost is scrapped </w:t>
      </w:r>
      <w:r w:rsidR="001E643A">
        <w:t xml:space="preserve">from it </w:t>
      </w:r>
      <w:r w:rsidR="00DB0E97">
        <w:t xml:space="preserve">during the </w:t>
      </w:r>
      <w:r w:rsidR="001E643A">
        <w:t>lift-up</w:t>
      </w:r>
      <w:r w:rsidR="00DB0E97">
        <w:t xml:space="preserve"> by the top of the basket (holding piece).</w:t>
      </w:r>
      <w:r w:rsidR="001E643A">
        <w:t xml:space="preserve"> Secondly, the membrane must be lifted-up until it is above the level of the cryogen for the liquid ethane to be drained away from the basket and the ice particles (3) in Figure 6). This step is critical because some time needs to be allowed for the liquid to be drained, but the temperature of the particles is also increasing with time.</w:t>
      </w:r>
    </w:p>
    <w:p w14:paraId="210E7F1B" w14:textId="47E9229D" w:rsidR="00FC2A2C" w:rsidRDefault="00FC2A2C" w:rsidP="00FC2A2C">
      <w:r w:rsidRPr="00EE2285">
        <w:t>The warming curve of a 3 μl water droplet removed from l</w:t>
      </w:r>
      <w:r w:rsidR="001E643A">
        <w:t>iquid nitrogen</w:t>
      </w:r>
      <w:r w:rsidRPr="00EE2285">
        <w:t xml:space="preserve"> at ambient temperature reached -100 ˚C after</w:t>
      </w:r>
      <w:r>
        <w:t xml:space="preserve"> only</w:t>
      </w:r>
      <w:r w:rsidRPr="00EE2285">
        <w:t xml:space="preserve"> 4 seconds</w:t>
      </w:r>
      <w:r>
        <w:t xml:space="preserve"> </w:t>
      </w:r>
      <w:r>
        <w:fldChar w:fldCharType="begin"/>
      </w:r>
      <w:r>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Pr="00C067A2">
        <w:rPr>
          <w:rStyle w:val="CitationThesisCar"/>
        </w:rPr>
        <w:t>(Silvester, Marchese-Ragona, and Johnston 1982)</w:t>
      </w:r>
      <w:r>
        <w:fldChar w:fldCharType="end"/>
      </w:r>
      <w:r w:rsidRPr="00EE2285">
        <w:t>, and that is our time constraint to handle the particles out of the cryogen (either ethane or Nitrogen).</w:t>
      </w:r>
      <w:r>
        <w:t xml:space="preserve"> </w:t>
      </w:r>
    </w:p>
    <w:p w14:paraId="27E5893D" w14:textId="22A85122" w:rsidR="007C57BB" w:rsidRDefault="007438C3" w:rsidP="00E90D83">
      <w:pPr>
        <w:rPr>
          <w:color w:val="FF0000"/>
        </w:rPr>
      </w:pPr>
      <w:r>
        <w:t xml:space="preserve">I </w:t>
      </w:r>
      <w:r w:rsidRPr="00350785">
        <w:t xml:space="preserve">find that the particles obstruct the pores and the </w:t>
      </w:r>
      <w:r>
        <w:t xml:space="preserve">liquid </w:t>
      </w:r>
      <w:r w:rsidRPr="00350785">
        <w:t>ethane is not drained efficiently</w:t>
      </w:r>
      <w:r>
        <w:t>, also this parameter vary with different experiment</w:t>
      </w:r>
      <w:r w:rsidRPr="00350785">
        <w:t>.</w:t>
      </w:r>
      <w:r>
        <w:t xml:space="preserve"> </w:t>
      </w:r>
      <w:r w:rsidRPr="00350785">
        <w:t xml:space="preserve">This </w:t>
      </w:r>
      <w:r>
        <w:t xml:space="preserve">make the step 4) hardly reproducible and usually </w:t>
      </w:r>
      <w:r w:rsidRPr="00350785">
        <w:t>result</w:t>
      </w:r>
      <w:r>
        <w:t>ing</w:t>
      </w:r>
      <w:r w:rsidRPr="00350785">
        <w:t xml:space="preserve"> in either freezing ethane in liquid Nitrogen or having to wait for a long time for the </w:t>
      </w:r>
      <w:r>
        <w:t>cryogen</w:t>
      </w:r>
      <w:r w:rsidRPr="00350785">
        <w:t xml:space="preserve"> to be drained (or evaporated) thus losing the amorphic</w:t>
      </w:r>
      <w:r>
        <w:t xml:space="preserve"> structure</w:t>
      </w:r>
      <w:r w:rsidRPr="00350785">
        <w:t xml:space="preserve"> of the particles.</w:t>
      </w:r>
    </w:p>
    <w:p w14:paraId="328991CC" w14:textId="2D5B9DF6" w:rsidR="007C57BB" w:rsidRDefault="00806CF8" w:rsidP="00E90D83">
      <w:pPr>
        <w:rPr>
          <w:color w:val="FF0000"/>
        </w:rPr>
      </w:pPr>
      <w:r>
        <w:rPr>
          <w:noProof/>
        </w:rPr>
        <w:lastRenderedPageBreak/>
        <mc:AlternateContent>
          <mc:Choice Requires="wps">
            <w:drawing>
              <wp:anchor distT="0" distB="0" distL="114300" distR="114300" simplePos="0" relativeHeight="251668480" behindDoc="0" locked="0" layoutInCell="1" allowOverlap="1" wp14:anchorId="2EC7AB4D" wp14:editId="0F92D505">
                <wp:simplePos x="0" y="0"/>
                <wp:positionH relativeFrom="column">
                  <wp:posOffset>767080</wp:posOffset>
                </wp:positionH>
                <wp:positionV relativeFrom="paragraph">
                  <wp:posOffset>6966585</wp:posOffset>
                </wp:positionV>
                <wp:extent cx="4436745" cy="635"/>
                <wp:effectExtent l="0" t="0" r="0" b="0"/>
                <wp:wrapTopAndBottom/>
                <wp:docPr id="26" name="Zone de texte 26"/>
                <wp:cNvGraphicFramePr/>
                <a:graphic xmlns:a="http://schemas.openxmlformats.org/drawingml/2006/main">
                  <a:graphicData uri="http://schemas.microsoft.com/office/word/2010/wordprocessingShape">
                    <wps:wsp>
                      <wps:cNvSpPr txBox="1"/>
                      <wps:spPr>
                        <a:xfrm>
                          <a:off x="0" y="0"/>
                          <a:ext cx="4436745" cy="635"/>
                        </a:xfrm>
                        <a:prstGeom prst="rect">
                          <a:avLst/>
                        </a:prstGeom>
                        <a:solidFill>
                          <a:prstClr val="white"/>
                        </a:solidFill>
                        <a:ln>
                          <a:noFill/>
                        </a:ln>
                      </wps:spPr>
                      <wps:txbx>
                        <w:txbxContent>
                          <w:p w14:paraId="689AD620" w14:textId="455740AB" w:rsidR="00DE18CC" w:rsidRPr="00D410E3" w:rsidRDefault="00DE18CC" w:rsidP="00806CF8">
                            <w:pPr>
                              <w:pStyle w:val="Caption"/>
                              <w:rPr>
                                <w:noProof/>
                                <w:color w:val="FF0000"/>
                              </w:rPr>
                            </w:pPr>
                            <w:r w:rsidRPr="00806CF8">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6</w:t>
                            </w:r>
                            <w:r w:rsidR="00091F29">
                              <w:rPr>
                                <w:b/>
                                <w:bCs/>
                              </w:rPr>
                              <w:fldChar w:fldCharType="end"/>
                            </w:r>
                            <w:r w:rsidRPr="00806CF8">
                              <w:rPr>
                                <w:b/>
                                <w:bCs/>
                              </w:rPr>
                              <w:t>:</w:t>
                            </w:r>
                            <w:r>
                              <w:t xml:space="preserve"> Sample recovery experimental ste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7AB4D" id="Zone de texte 26" o:spid="_x0000_s1028" type="#_x0000_t202" style="position:absolute;left:0;text-align:left;margin-left:60.4pt;margin-top:548.55pt;width:349.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jfLGwIAAD8EAAAOAAAAZHJzL2Uyb0RvYy54bWysU8Fu2zAMvQ/YPwi6L07SNBuM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" stroked="f">
                <v:textbox style="mso-fit-shape-to-text:t" inset="0,0,0,0">
                  <w:txbxContent>
                    <w:p w14:paraId="689AD620" w14:textId="455740AB" w:rsidR="00DE18CC" w:rsidRPr="00D410E3" w:rsidRDefault="00DE18CC" w:rsidP="00806CF8">
                      <w:pPr>
                        <w:pStyle w:val="Caption"/>
                        <w:rPr>
                          <w:noProof/>
                          <w:color w:val="FF0000"/>
                        </w:rPr>
                      </w:pPr>
                      <w:r w:rsidRPr="00806CF8">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6</w:t>
                      </w:r>
                      <w:r w:rsidR="00091F29">
                        <w:rPr>
                          <w:b/>
                          <w:bCs/>
                        </w:rPr>
                        <w:fldChar w:fldCharType="end"/>
                      </w:r>
                      <w:r w:rsidRPr="00806CF8">
                        <w:rPr>
                          <w:b/>
                          <w:bCs/>
                        </w:rPr>
                        <w:t>:</w:t>
                      </w:r>
                      <w:r>
                        <w:t xml:space="preserve"> Sample recovery experimental steps</w:t>
                      </w:r>
                    </w:p>
                  </w:txbxContent>
                </v:textbox>
                <w10:wrap type="topAndBottom"/>
              </v:shape>
            </w:pict>
          </mc:Fallback>
        </mc:AlternateContent>
      </w:r>
      <w:r w:rsidR="007C57BB">
        <w:rPr>
          <w:noProof/>
          <w:color w:val="FF0000"/>
        </w:rPr>
        <w:drawing>
          <wp:anchor distT="0" distB="0" distL="114300" distR="114300" simplePos="0" relativeHeight="251662336" behindDoc="0" locked="0" layoutInCell="1" allowOverlap="1" wp14:anchorId="5CAD6220" wp14:editId="78B0061B">
            <wp:simplePos x="0" y="0"/>
            <wp:positionH relativeFrom="margin">
              <wp:align>center</wp:align>
            </wp:positionH>
            <wp:positionV relativeFrom="paragraph">
              <wp:posOffset>209338</wp:posOffset>
            </wp:positionV>
            <wp:extent cx="4436745" cy="6700520"/>
            <wp:effectExtent l="0" t="0" r="1905" b="5080"/>
            <wp:wrapTopAndBottom/>
            <wp:docPr id="22" name="Image 22" descr="Une image contenant objet, horloge, noi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mple-recovery.png"/>
                    <pic:cNvPicPr/>
                  </pic:nvPicPr>
                  <pic:blipFill>
                    <a:blip r:embed="rId13">
                      <a:extLst>
                        <a:ext uri="{28A0092B-C50C-407E-A947-70E740481C1C}">
                          <a14:useLocalDpi xmlns:a14="http://schemas.microsoft.com/office/drawing/2010/main" val="0"/>
                        </a:ext>
                      </a:extLst>
                    </a:blip>
                    <a:stretch>
                      <a:fillRect/>
                    </a:stretch>
                  </pic:blipFill>
                  <pic:spPr>
                    <a:xfrm>
                      <a:off x="0" y="0"/>
                      <a:ext cx="4436745" cy="6700520"/>
                    </a:xfrm>
                    <a:prstGeom prst="rect">
                      <a:avLst/>
                    </a:prstGeom>
                  </pic:spPr>
                </pic:pic>
              </a:graphicData>
            </a:graphic>
            <wp14:sizeRelH relativeFrom="margin">
              <wp14:pctWidth>0</wp14:pctWidth>
            </wp14:sizeRelH>
            <wp14:sizeRelV relativeFrom="margin">
              <wp14:pctHeight>0</wp14:pctHeight>
            </wp14:sizeRelV>
          </wp:anchor>
        </w:drawing>
      </w:r>
    </w:p>
    <w:p w14:paraId="59C36A1F" w14:textId="77777777" w:rsidR="007C57BB" w:rsidRDefault="007C57BB" w:rsidP="00E90D83"/>
    <w:p w14:paraId="79ED748F" w14:textId="1A82AFDC" w:rsidR="00C43A2D" w:rsidRDefault="00350785" w:rsidP="00E90D83">
      <w:r w:rsidRPr="00350785">
        <w:t xml:space="preserve">However, after dispersion </w:t>
      </w:r>
      <w:r w:rsidR="007438C3">
        <w:t>of the basket content within D</w:t>
      </w:r>
      <w:r w:rsidR="007438C3" w:rsidRPr="007438C3">
        <w:rPr>
          <w:vertAlign w:val="subscript"/>
        </w:rPr>
        <w:t>R</w:t>
      </w:r>
      <w:r w:rsidR="007438C3">
        <w:t xml:space="preserve"> (5) in figure 6) </w:t>
      </w:r>
      <w:r w:rsidRPr="00350785">
        <w:t>we can visually observe that we obtain a milky mixture made of</w:t>
      </w:r>
      <w:r w:rsidR="00C067A2">
        <w:t xml:space="preserve"> ice</w:t>
      </w:r>
      <w:r w:rsidRPr="00350785">
        <w:t xml:space="preserve"> particles in l</w:t>
      </w:r>
      <w:r w:rsidR="00C067A2">
        <w:t>iquid nitrogen</w:t>
      </w:r>
      <w:r w:rsidR="00C43A2D">
        <w:t>.</w:t>
      </w:r>
    </w:p>
    <w:p w14:paraId="3DBF8343" w14:textId="77777777" w:rsidR="007438C3" w:rsidRDefault="007438C3" w:rsidP="00E90D83"/>
    <w:p w14:paraId="7337B20E" w14:textId="77777777" w:rsidR="007438C3" w:rsidRDefault="007438C3" w:rsidP="00E90D83"/>
    <w:p w14:paraId="26A9AE9D" w14:textId="59B104FF" w:rsidR="00C43A2D" w:rsidRPr="007438C3" w:rsidRDefault="00C43A2D" w:rsidP="00E90D83">
      <w:pPr>
        <w:rPr>
          <w:color w:val="FF0000"/>
        </w:rPr>
      </w:pPr>
      <w:r w:rsidRPr="007438C3">
        <w:rPr>
          <w:color w:val="FF0000"/>
        </w:rPr>
        <w:t>C</w:t>
      </w:r>
      <w:r w:rsidR="007438C3" w:rsidRPr="007438C3">
        <w:rPr>
          <w:color w:val="FF0000"/>
        </w:rPr>
        <w:t>l</w:t>
      </w:r>
      <w:r w:rsidRPr="007438C3">
        <w:rPr>
          <w:color w:val="FF0000"/>
        </w:rPr>
        <w:t xml:space="preserve">eaning </w:t>
      </w:r>
      <w:r w:rsidRPr="007438C3">
        <w:rPr>
          <w:color w:val="FF0000"/>
        </w:rPr>
        <w:sym w:font="Wingdings" w:char="F0E0"/>
      </w:r>
      <w:r w:rsidRPr="007438C3">
        <w:rPr>
          <w:color w:val="FF0000"/>
        </w:rPr>
        <w:t xml:space="preserve"> Ethane is let evaporated while purge on – different pieces cleaned with ultrasonic bath</w:t>
      </w:r>
    </w:p>
    <w:p w14:paraId="24579733" w14:textId="77777777" w:rsidR="00C43A2D" w:rsidRPr="00E90D83" w:rsidRDefault="00C43A2D" w:rsidP="00E90D83"/>
    <w:p w14:paraId="1E053207" w14:textId="0B6BAB91" w:rsidR="00FA4152" w:rsidRDefault="00514B3E" w:rsidP="00514B3E">
      <w:pPr>
        <w:pStyle w:val="Heading2"/>
      </w:pPr>
      <w:r>
        <w:t>Testing and preliminary results</w:t>
      </w:r>
    </w:p>
    <w:p w14:paraId="48B57AAB" w14:textId="7DAD2D84" w:rsidR="008507DF" w:rsidRDefault="008507DF" w:rsidP="008507DF"/>
    <w:p w14:paraId="20412AA0" w14:textId="4D989D19" w:rsidR="00D077FB" w:rsidRDefault="00514B3E" w:rsidP="008507DF">
      <w:r>
        <w:t>2 different sets of experiments have been performed with complementary results. Neutron scattering</w:t>
      </w:r>
      <w:r w:rsidR="00CB6740">
        <w:t xml:space="preserve"> allow for determination of </w:t>
      </w:r>
      <w:r>
        <w:t xml:space="preserve">bulk properties of ice </w:t>
      </w:r>
      <w:r w:rsidR="00CB6740">
        <w:t>and the surface structure of the particles. O</w:t>
      </w:r>
      <w:r>
        <w:t>ptical microscopy</w:t>
      </w:r>
      <w:r w:rsidR="00CB6740">
        <w:t xml:space="preserve"> allows for direct</w:t>
      </w:r>
      <w:r>
        <w:t xml:space="preserve"> imag</w:t>
      </w:r>
      <w:r w:rsidR="00CB6740">
        <w:t>ing, thus determining particles</w:t>
      </w:r>
      <w:r>
        <w:t xml:space="preserve"> </w:t>
      </w:r>
      <w:r w:rsidR="00CB6740">
        <w:t>size and size distribution.</w:t>
      </w:r>
    </w:p>
    <w:p w14:paraId="77B82DF7" w14:textId="3B50A7C6" w:rsidR="00514B3E" w:rsidRPr="008507DF" w:rsidRDefault="00514B3E" w:rsidP="008507DF">
      <w:r>
        <w:t xml:space="preserve"> </w:t>
      </w:r>
    </w:p>
    <w:p w14:paraId="14629F1F" w14:textId="71A9A4EB" w:rsidR="008507DF" w:rsidRDefault="00514B3E" w:rsidP="00514B3E">
      <w:pPr>
        <w:pStyle w:val="Heading3"/>
        <w:ind w:firstLine="720"/>
      </w:pPr>
      <w:r>
        <w:t>Neutron Scattering</w:t>
      </w:r>
    </w:p>
    <w:p w14:paraId="61C2E57A" w14:textId="6562A85B" w:rsidR="008507DF" w:rsidRDefault="008507DF" w:rsidP="008507DF"/>
    <w:p w14:paraId="14E18C9E" w14:textId="33725D84" w:rsidR="00514B3E" w:rsidRDefault="00514B3E" w:rsidP="00514B3E">
      <w:pPr>
        <w:pStyle w:val="Heading4"/>
        <w:numPr>
          <w:ilvl w:val="0"/>
          <w:numId w:val="13"/>
        </w:numPr>
      </w:pPr>
      <w:r>
        <w:t>Theory</w:t>
      </w:r>
    </w:p>
    <w:p w14:paraId="457A66E5" w14:textId="03CA4626" w:rsidR="00D077FB" w:rsidRDefault="00D077FB" w:rsidP="00D077FB"/>
    <w:p w14:paraId="550C25A8" w14:textId="77777777" w:rsidR="00D077FB" w:rsidRPr="00D077FB" w:rsidRDefault="00D077FB" w:rsidP="00D077FB">
      <w:pPr>
        <w:rPr>
          <w:rStyle w:val="CitationThesisCar"/>
          <w:color w:val="auto"/>
        </w:rPr>
      </w:pPr>
      <w:r>
        <w:t xml:space="preserve">Neutron scattering is a well-suited non-destructive technique to study the structural properties of materials. Compared to X-Rays, neutrons do not interact with the electronic cloud but with the nucleus of atoms making light atoms such as Hydrogen or Deuterium more visible. We use the ISIS Neutron and Muon spallation source </w:t>
      </w:r>
      <w:r w:rsidRPr="00D077FB">
        <w:rPr>
          <w:rStyle w:val="CitationThesisCar"/>
        </w:rPr>
        <w:t>(source)</w:t>
      </w:r>
      <w:r>
        <w:rPr>
          <w:rStyle w:val="CitationThesisCar"/>
        </w:rPr>
        <w:t xml:space="preserve"> </w:t>
      </w:r>
      <w:r w:rsidRPr="00D077FB">
        <w:rPr>
          <w:rStyle w:val="CitationThesisCar"/>
          <w:color w:val="auto"/>
        </w:rPr>
        <w:t>at the Rutherford Appleton Laboratory campus which is a spallation source. The Neutron beam is pulsed, meaning that the neutron energy is determined by the Time of flight (TOF) from the source to the detector, passing through the sample.</w:t>
      </w:r>
    </w:p>
    <w:p w14:paraId="4E0D9205" w14:textId="457F9308" w:rsidR="00D077FB" w:rsidRPr="00D077FB" w:rsidRDefault="00D077FB" w:rsidP="00D077FB">
      <w:pPr>
        <w:rPr>
          <w:rStyle w:val="CitationThesisCar"/>
          <w:color w:val="auto"/>
        </w:rPr>
      </w:pPr>
      <w:r w:rsidRPr="00D077FB">
        <w:rPr>
          <w:rStyle w:val="CitationThesisCar"/>
          <w:color w:val="auto"/>
        </w:rPr>
        <w:t>The scattering of a neutron by a sample is characterized by a change in its momentum P (wavevector) and Energy E (frequency). In our case, we assume that there is no energy exchange between the neutron and our sample, i.e. that the scattering is purely elastic. It can thus be described by Q, the momentum transfer and is equal to ki – kf where ki is the incident and kf the scattered wavevector. Q can be expressed as:</w:t>
      </w:r>
    </w:p>
    <w:p w14:paraId="54BE6CBA" w14:textId="1FDF5899" w:rsidR="00D077FB" w:rsidRDefault="00D077FB" w:rsidP="00D077FB">
      <w:pPr>
        <w:rPr>
          <w:rStyle w:val="CitationThesisCar"/>
          <w:rFonts w:ascii="Cambria Math" w:hAnsi="Cambria Math" w:cs="Cambria Math"/>
          <w:color w:val="auto"/>
        </w:rPr>
      </w:pPr>
    </w:p>
    <w:p w14:paraId="5656A891" w14:textId="6F0C0FEE" w:rsidR="00D077FB" w:rsidRPr="00D077FB" w:rsidRDefault="00D077FB" w:rsidP="00D077FB">
      <w:pPr>
        <w:rPr>
          <w:rStyle w:val="CitationThesisCar"/>
          <w:rFonts w:ascii="Cambria Math" w:hAnsi="Cambria Math" w:cs="Cambria Math"/>
          <w:color w:val="auto"/>
          <w:sz w:val="32"/>
          <w:szCs w:val="32"/>
        </w:rPr>
      </w:pPr>
      <m:oMathPara>
        <m:oMath>
          <m:r>
            <w:rPr>
              <w:rStyle w:val="CitationThesisCar"/>
              <w:rFonts w:ascii="Cambria Math" w:hAnsi="Cambria Math" w:cs="Cambria Math"/>
              <w:color w:val="auto"/>
              <w:sz w:val="32"/>
              <w:szCs w:val="32"/>
            </w:rPr>
            <m:t xml:space="preserve">Q= </m:t>
          </m:r>
          <m:f>
            <m:fPr>
              <m:ctrlPr>
                <w:rPr>
                  <w:rStyle w:val="CitationThesisCar"/>
                  <w:rFonts w:ascii="Cambria Math" w:hAnsi="Cambria Math" w:cs="Cambria Math"/>
                  <w:i/>
                  <w:color w:val="auto"/>
                  <w:sz w:val="32"/>
                  <w:szCs w:val="32"/>
                </w:rPr>
              </m:ctrlPr>
            </m:fPr>
            <m:num>
              <m:r>
                <w:rPr>
                  <w:rStyle w:val="CitationThesisCar"/>
                  <w:rFonts w:ascii="Cambria Math" w:hAnsi="Cambria Math" w:cs="Cambria Math"/>
                  <w:color w:val="auto"/>
                  <w:sz w:val="32"/>
                  <w:szCs w:val="32"/>
                </w:rPr>
                <m:t>4π</m:t>
              </m:r>
              <m:func>
                <m:funcPr>
                  <m:ctrlPr>
                    <w:rPr>
                      <w:rStyle w:val="CitationThesisCar"/>
                      <w:rFonts w:ascii="Cambria Math" w:hAnsi="Cambria Math" w:cs="Cambria Math"/>
                      <w:i/>
                      <w:color w:val="auto"/>
                      <w:sz w:val="32"/>
                      <w:szCs w:val="32"/>
                    </w:rPr>
                  </m:ctrlPr>
                </m:funcPr>
                <m:fName>
                  <m:r>
                    <m:rPr>
                      <m:sty m:val="p"/>
                    </m:rPr>
                    <w:rPr>
                      <w:rStyle w:val="CitationThesisCar"/>
                      <w:rFonts w:ascii="Cambria Math" w:hAnsi="Cambria Math" w:cs="Cambria Math"/>
                      <w:color w:val="auto"/>
                      <w:sz w:val="32"/>
                      <w:szCs w:val="32"/>
                    </w:rPr>
                    <m:t>sin</m:t>
                  </m:r>
                </m:fName>
                <m:e>
                  <m:r>
                    <w:rPr>
                      <w:rStyle w:val="CitationThesisCar"/>
                      <w:rFonts w:ascii="Cambria Math" w:hAnsi="Cambria Math" w:cs="Cambria Math"/>
                      <w:color w:val="auto"/>
                      <w:sz w:val="32"/>
                      <w:szCs w:val="32"/>
                    </w:rPr>
                    <m:t>θ</m:t>
                  </m:r>
                </m:e>
              </m:func>
            </m:num>
            <m:den>
              <m:r>
                <w:rPr>
                  <w:rStyle w:val="CitationThesisCar"/>
                  <w:rFonts w:ascii="Cambria Math" w:hAnsi="Cambria Math" w:cs="Cambria Math"/>
                  <w:color w:val="auto"/>
                  <w:sz w:val="32"/>
                  <w:szCs w:val="32"/>
                </w:rPr>
                <m:t>λ</m:t>
              </m:r>
            </m:den>
          </m:f>
        </m:oMath>
      </m:oMathPara>
    </w:p>
    <w:p w14:paraId="374652B2" w14:textId="77777777" w:rsidR="00D077FB" w:rsidRDefault="00D077FB" w:rsidP="00D077FB">
      <w:pPr>
        <w:rPr>
          <w:rStyle w:val="CitationThesisCar"/>
          <w:rFonts w:ascii="Cambria Math" w:hAnsi="Cambria Math" w:cs="Cambria Math"/>
          <w:color w:val="auto"/>
        </w:rPr>
      </w:pPr>
    </w:p>
    <w:p w14:paraId="2F00890C" w14:textId="77777777" w:rsidR="00D077FB" w:rsidRPr="00D077FB" w:rsidRDefault="00D077FB" w:rsidP="00D077FB">
      <w:pPr>
        <w:rPr>
          <w:rStyle w:val="CitationThesisCar"/>
          <w:color w:val="auto"/>
        </w:rPr>
      </w:pPr>
      <w:r w:rsidRPr="00D077FB">
        <w:rPr>
          <w:rStyle w:val="CitationThesisCar"/>
          <w:color w:val="auto"/>
        </w:rPr>
        <w:t>Where θ is the scattering angle and λ the incident wavelength of the neutron.</w:t>
      </w:r>
    </w:p>
    <w:p w14:paraId="377AD0E8" w14:textId="319EBBDC" w:rsidR="00514B3E" w:rsidRDefault="00D077FB" w:rsidP="00D077FB">
      <w:pPr>
        <w:rPr>
          <w:rStyle w:val="CitationThesisCar"/>
          <w:color w:val="auto"/>
        </w:rPr>
      </w:pPr>
      <w:r w:rsidRPr="00D077FB">
        <w:rPr>
          <w:rStyle w:val="CitationThesisCar"/>
          <w:color w:val="auto"/>
        </w:rPr>
        <w:t>Neutrons are scattered when their wavelengths are comparable to the distance between objects within the sample. Thus, the larger the wavelength (lambda), the smaller is Q.</w:t>
      </w:r>
    </w:p>
    <w:p w14:paraId="3199B479" w14:textId="13CD1262" w:rsidR="00307AC9" w:rsidRDefault="00307AC9" w:rsidP="00307AC9">
      <w:r>
        <w:t>We use NIMROD (Near and Inter-Mediate Range Order Diffractometer) (56), a neutron scattering instrument located in the Target Station 2 (TS2) at ISIS, that can measure continuous length scale from 1 to 300 Angstrom. That allows us to probe both the bulk structure at high Q, and the surface structure at low Q as shown in Figure 7</w:t>
      </w:r>
    </w:p>
    <w:p w14:paraId="3D46E2AA" w14:textId="63725BE9" w:rsidR="00307AC9" w:rsidRDefault="00307AC9" w:rsidP="00307AC9"/>
    <w:p w14:paraId="599A1F6C" w14:textId="77777777" w:rsidR="00307AC9" w:rsidRDefault="00307AC9" w:rsidP="00BA59B2">
      <w:pPr>
        <w:keepNext/>
        <w:jc w:val="center"/>
      </w:pPr>
      <w:r w:rsidRPr="00307AC9">
        <w:rPr>
          <w:noProof/>
        </w:rPr>
        <w:drawing>
          <wp:inline distT="0" distB="0" distL="0" distR="0" wp14:anchorId="0F8019BC" wp14:editId="6892B5AB">
            <wp:extent cx="5890260" cy="4643116"/>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9760" cy="4650605"/>
                    </a:xfrm>
                    <a:prstGeom prst="rect">
                      <a:avLst/>
                    </a:prstGeom>
                    <a:noFill/>
                    <a:ln>
                      <a:noFill/>
                    </a:ln>
                  </pic:spPr>
                </pic:pic>
              </a:graphicData>
            </a:graphic>
          </wp:inline>
        </w:drawing>
      </w:r>
    </w:p>
    <w:p w14:paraId="353CF6C7" w14:textId="1D85044A" w:rsidR="00307AC9" w:rsidRDefault="00307AC9" w:rsidP="00307AC9">
      <w:pPr>
        <w:pStyle w:val="Caption"/>
        <w:rPr>
          <w:color w:val="FF0000"/>
        </w:rPr>
      </w:pPr>
      <w:r w:rsidRPr="00307AC9">
        <w:rPr>
          <w:b/>
          <w:bCs/>
          <w:color w:val="595959" w:themeColor="text1" w:themeTint="A6"/>
        </w:rPr>
        <w:t xml:space="preserve">Figure </w:t>
      </w:r>
      <w:r w:rsidR="00091F29">
        <w:rPr>
          <w:b/>
          <w:bCs/>
          <w:color w:val="595959" w:themeColor="text1" w:themeTint="A6"/>
        </w:rPr>
        <w:fldChar w:fldCharType="begin"/>
      </w:r>
      <w:r w:rsidR="00091F29">
        <w:rPr>
          <w:b/>
          <w:bCs/>
          <w:color w:val="595959" w:themeColor="text1" w:themeTint="A6"/>
        </w:rPr>
        <w:instrText xml:space="preserve"> STYLEREF 1 \s </w:instrText>
      </w:r>
      <w:r w:rsidR="00091F29">
        <w:rPr>
          <w:b/>
          <w:bCs/>
          <w:color w:val="595959" w:themeColor="text1" w:themeTint="A6"/>
        </w:rPr>
        <w:fldChar w:fldCharType="separate"/>
      </w:r>
      <w:r w:rsidR="00091F29">
        <w:rPr>
          <w:b/>
          <w:bCs/>
          <w:noProof/>
          <w:color w:val="595959" w:themeColor="text1" w:themeTint="A6"/>
        </w:rPr>
        <w:t>0</w:t>
      </w:r>
      <w:r w:rsidR="00091F29">
        <w:rPr>
          <w:b/>
          <w:bCs/>
          <w:color w:val="595959" w:themeColor="text1" w:themeTint="A6"/>
        </w:rPr>
        <w:fldChar w:fldCharType="end"/>
      </w:r>
      <w:r w:rsidR="00091F29">
        <w:rPr>
          <w:b/>
          <w:bCs/>
          <w:color w:val="595959" w:themeColor="text1" w:themeTint="A6"/>
        </w:rPr>
        <w:t>.</w:t>
      </w:r>
      <w:r w:rsidR="00091F29">
        <w:rPr>
          <w:b/>
          <w:bCs/>
          <w:color w:val="595959" w:themeColor="text1" w:themeTint="A6"/>
        </w:rPr>
        <w:fldChar w:fldCharType="begin"/>
      </w:r>
      <w:r w:rsidR="00091F29">
        <w:rPr>
          <w:b/>
          <w:bCs/>
          <w:color w:val="595959" w:themeColor="text1" w:themeTint="A6"/>
        </w:rPr>
        <w:instrText xml:space="preserve"> SEQ Figure \* ARABIC \s 1 </w:instrText>
      </w:r>
      <w:r w:rsidR="00091F29">
        <w:rPr>
          <w:b/>
          <w:bCs/>
          <w:color w:val="595959" w:themeColor="text1" w:themeTint="A6"/>
        </w:rPr>
        <w:fldChar w:fldCharType="separate"/>
      </w:r>
      <w:r w:rsidR="00091F29">
        <w:rPr>
          <w:b/>
          <w:bCs/>
          <w:noProof/>
          <w:color w:val="595959" w:themeColor="text1" w:themeTint="A6"/>
        </w:rPr>
        <w:t>7</w:t>
      </w:r>
      <w:r w:rsidR="00091F29">
        <w:rPr>
          <w:b/>
          <w:bCs/>
          <w:color w:val="595959" w:themeColor="text1" w:themeTint="A6"/>
        </w:rPr>
        <w:fldChar w:fldCharType="end"/>
      </w:r>
      <w:r w:rsidRPr="00307AC9">
        <w:rPr>
          <w:b/>
          <w:bCs/>
          <w:color w:val="auto"/>
        </w:rPr>
        <w:t>:</w:t>
      </w:r>
      <w:r w:rsidRPr="00307AC9">
        <w:rPr>
          <w:color w:val="auto"/>
        </w:rPr>
        <w:t xml:space="preserve"> </w:t>
      </w:r>
      <w:r w:rsidRPr="00EA51F9">
        <w:t>Sketch of the Neutron scattering plot showing the different length scale of the sample that can be probed (from Sabrina Gärtner)</w:t>
      </w:r>
      <w:r>
        <w:t xml:space="preserve"> </w:t>
      </w:r>
      <w:r w:rsidRPr="00307AC9">
        <w:rPr>
          <w:color w:val="FF0000"/>
        </w:rPr>
        <w:t>(to redo)</w:t>
      </w:r>
    </w:p>
    <w:p w14:paraId="7F436F1F" w14:textId="590AEDAC" w:rsidR="00307AC9" w:rsidRDefault="00307AC9" w:rsidP="00307AC9"/>
    <w:p w14:paraId="76F020F7" w14:textId="0182C391" w:rsidR="008507DF" w:rsidRPr="00307AC9" w:rsidRDefault="00307AC9" w:rsidP="008507DF">
      <w:r w:rsidRPr="00307AC9">
        <w:lastRenderedPageBreak/>
        <w:t>A neutron scattering experiment measures the number of neutrons scattered in various directions (described by spherical coordinates). This can be expressed by the differential cross section which is the ratio of the scattered neutrons per solid angle unit, divided by the total number of incident neutrons per unit area of beam. The cross section depends on the scattering length of the atom and can be defined as a mean value, the coherent scattering that features all the sample structural information and the incoherent scattering which correspond to a featureless background. The scattering length is isotope specific and Hydrogen has a very high incoherent scattering cross section (80.27 barns) compared to Deuterium (2.05 barns) so H</w:t>
      </w:r>
      <w:r w:rsidRPr="00FE0138">
        <w:rPr>
          <w:vertAlign w:val="subscript"/>
        </w:rPr>
        <w:t>2</w:t>
      </w:r>
      <w:r w:rsidRPr="00307AC9">
        <w:t>O will have a low signal on a high background whereas D</w:t>
      </w:r>
      <w:r w:rsidRPr="00FE0138">
        <w:rPr>
          <w:vertAlign w:val="subscript"/>
        </w:rPr>
        <w:t>2</w:t>
      </w:r>
      <w:r w:rsidRPr="00307AC9">
        <w:t>O a high signal on a low background. This mean that to obtain a clear neutron scattering signal we need to use D</w:t>
      </w:r>
      <w:r w:rsidRPr="00FE0138">
        <w:rPr>
          <w:vertAlign w:val="subscript"/>
        </w:rPr>
        <w:t>2</w:t>
      </w:r>
      <w:r w:rsidRPr="00307AC9">
        <w:t xml:space="preserve">O to produce our particles at ISIS. </w:t>
      </w:r>
      <w:r w:rsidR="00FE0138" w:rsidRPr="00FE0138">
        <w:rPr>
          <w:color w:val="FF0000"/>
        </w:rPr>
        <w:t>(does this modify the resulting cooling efficiency?)</w:t>
      </w:r>
    </w:p>
    <w:p w14:paraId="0F8316E5" w14:textId="77777777" w:rsidR="00307AC9" w:rsidRPr="00307AC9" w:rsidRDefault="00307AC9" w:rsidP="008507DF">
      <w:pPr>
        <w:rPr>
          <w:sz w:val="23"/>
          <w:szCs w:val="23"/>
        </w:rPr>
      </w:pPr>
    </w:p>
    <w:p w14:paraId="5114F37E" w14:textId="16FC7125" w:rsidR="00307AC9" w:rsidRDefault="00307AC9" w:rsidP="00307AC9">
      <w:pPr>
        <w:pStyle w:val="Heading4"/>
        <w:numPr>
          <w:ilvl w:val="0"/>
          <w:numId w:val="13"/>
        </w:numPr>
      </w:pPr>
      <w:r>
        <w:t>Experimental procedure</w:t>
      </w:r>
    </w:p>
    <w:p w14:paraId="6D8D5967" w14:textId="62ABB0C3" w:rsidR="003A13FB" w:rsidRDefault="003A13FB" w:rsidP="003A13FB"/>
    <w:p w14:paraId="539E7B92" w14:textId="6C8A7D27" w:rsidR="00307AC9" w:rsidRDefault="003A13FB" w:rsidP="00307AC9">
      <w:r w:rsidRPr="00270611">
        <w:t xml:space="preserve">The whole portable </w:t>
      </w:r>
      <w:r w:rsidR="00F84225">
        <w:t>g</w:t>
      </w:r>
      <w:r w:rsidRPr="00270611">
        <w:t>love box setup is brought at ISIS and the particles are produced in situ following the previously described method (proof of concept) on a workbench close to NIMROD to minimize the time between sample production and introduction into the beam.</w:t>
      </w:r>
    </w:p>
    <w:p w14:paraId="2802C11C" w14:textId="00A158E9" w:rsidR="003248AC" w:rsidRDefault="003248AC" w:rsidP="00307AC9">
      <w:r w:rsidRPr="003248AC">
        <w:t>4 samples have been prepared with different sets of conditions to test the influence of each`s parameters on the amorphicity of the particles</w:t>
      </w:r>
      <w:r>
        <w:t xml:space="preserve"> and are resumed in </w:t>
      </w:r>
      <w:r w:rsidR="002B53A3">
        <w:t>T</w:t>
      </w:r>
      <w:r>
        <w:t xml:space="preserve">able </w:t>
      </w:r>
      <w:r w:rsidR="002B53A3">
        <w:t>1</w:t>
      </w:r>
      <w:r w:rsidRPr="003248AC">
        <w:t>.</w:t>
      </w:r>
    </w:p>
    <w:p w14:paraId="2DC79097" w14:textId="5C02B27E" w:rsidR="003248AC" w:rsidRDefault="003248AC" w:rsidP="00307AC9"/>
    <w:tbl>
      <w:tblPr>
        <w:tblStyle w:val="TableGrid"/>
        <w:tblW w:w="0" w:type="auto"/>
        <w:tblInd w:w="878" w:type="dxa"/>
        <w:tblLook w:val="04A0" w:firstRow="1" w:lastRow="0" w:firstColumn="1" w:lastColumn="0" w:noHBand="0" w:noVBand="1"/>
      </w:tblPr>
      <w:tblGrid>
        <w:gridCol w:w="1148"/>
        <w:gridCol w:w="2019"/>
        <w:gridCol w:w="2163"/>
        <w:gridCol w:w="2452"/>
      </w:tblGrid>
      <w:tr w:rsidR="003248AC" w14:paraId="50A3D234" w14:textId="77777777" w:rsidTr="003248AC">
        <w:trPr>
          <w:trHeight w:val="410"/>
        </w:trPr>
        <w:tc>
          <w:tcPr>
            <w:tcW w:w="1148" w:type="dxa"/>
          </w:tcPr>
          <w:p w14:paraId="307ABFBA" w14:textId="1762BD7E" w:rsidR="003248AC" w:rsidRDefault="003248AC" w:rsidP="003248AC">
            <w:pPr>
              <w:jc w:val="center"/>
            </w:pPr>
            <w:r>
              <w:t>Sample</w:t>
            </w:r>
          </w:p>
        </w:tc>
        <w:tc>
          <w:tcPr>
            <w:tcW w:w="2019" w:type="dxa"/>
          </w:tcPr>
          <w:p w14:paraId="701A1CB5" w14:textId="2933127E" w:rsidR="003248AC" w:rsidRDefault="003248AC" w:rsidP="003248AC">
            <w:pPr>
              <w:jc w:val="center"/>
            </w:pPr>
            <w:r>
              <w:t>Ethane T range (K)</w:t>
            </w:r>
          </w:p>
        </w:tc>
        <w:tc>
          <w:tcPr>
            <w:tcW w:w="2163" w:type="dxa"/>
          </w:tcPr>
          <w:p w14:paraId="34CC394D" w14:textId="7865B3E9" w:rsidR="003248AC" w:rsidRDefault="003248AC" w:rsidP="003248AC">
            <w:pPr>
              <w:jc w:val="center"/>
            </w:pPr>
            <w:r>
              <w:t>Spraying time (min)</w:t>
            </w:r>
          </w:p>
        </w:tc>
        <w:tc>
          <w:tcPr>
            <w:tcW w:w="2452" w:type="dxa"/>
          </w:tcPr>
          <w:p w14:paraId="19BF0808" w14:textId="7242192A" w:rsidR="003248AC" w:rsidRDefault="003248AC" w:rsidP="003248AC">
            <w:pPr>
              <w:jc w:val="center"/>
            </w:pPr>
            <w:r>
              <w:t>Aspirator purge (mbar)</w:t>
            </w:r>
          </w:p>
        </w:tc>
      </w:tr>
      <w:tr w:rsidR="003248AC" w14:paraId="659031D4" w14:textId="77777777" w:rsidTr="003248AC">
        <w:trPr>
          <w:trHeight w:val="410"/>
        </w:trPr>
        <w:tc>
          <w:tcPr>
            <w:tcW w:w="1148" w:type="dxa"/>
          </w:tcPr>
          <w:p w14:paraId="37C3F0AE" w14:textId="6CCC591D" w:rsidR="003248AC" w:rsidRDefault="003248AC" w:rsidP="003248AC">
            <w:pPr>
              <w:jc w:val="center"/>
            </w:pPr>
            <w:r>
              <w:t>1</w:t>
            </w:r>
          </w:p>
        </w:tc>
        <w:tc>
          <w:tcPr>
            <w:tcW w:w="2019" w:type="dxa"/>
          </w:tcPr>
          <w:p w14:paraId="72F50A3D" w14:textId="765D4B0A" w:rsidR="003248AC" w:rsidRDefault="003248AC" w:rsidP="003248AC">
            <w:pPr>
              <w:jc w:val="center"/>
            </w:pPr>
            <w:r>
              <w:t>-</w:t>
            </w:r>
          </w:p>
        </w:tc>
        <w:tc>
          <w:tcPr>
            <w:tcW w:w="2163" w:type="dxa"/>
          </w:tcPr>
          <w:p w14:paraId="3D96CDDB" w14:textId="1BA379EA" w:rsidR="003248AC" w:rsidRDefault="003248AC" w:rsidP="003248AC">
            <w:pPr>
              <w:jc w:val="center"/>
            </w:pPr>
            <w:r>
              <w:t>10</w:t>
            </w:r>
          </w:p>
        </w:tc>
        <w:tc>
          <w:tcPr>
            <w:tcW w:w="2452" w:type="dxa"/>
          </w:tcPr>
          <w:p w14:paraId="5D642299" w14:textId="610B9F57" w:rsidR="003248AC" w:rsidRDefault="003248AC" w:rsidP="003248AC">
            <w:pPr>
              <w:jc w:val="center"/>
            </w:pPr>
            <w:r>
              <w:t>200</w:t>
            </w:r>
          </w:p>
        </w:tc>
      </w:tr>
      <w:tr w:rsidR="003248AC" w14:paraId="4F397280" w14:textId="77777777" w:rsidTr="003248AC">
        <w:trPr>
          <w:trHeight w:val="410"/>
        </w:trPr>
        <w:tc>
          <w:tcPr>
            <w:tcW w:w="1148" w:type="dxa"/>
          </w:tcPr>
          <w:p w14:paraId="67D48195" w14:textId="7683AD49" w:rsidR="003248AC" w:rsidRDefault="003248AC" w:rsidP="003248AC">
            <w:pPr>
              <w:jc w:val="center"/>
            </w:pPr>
            <w:r>
              <w:t>2</w:t>
            </w:r>
          </w:p>
        </w:tc>
        <w:tc>
          <w:tcPr>
            <w:tcW w:w="2019" w:type="dxa"/>
          </w:tcPr>
          <w:p w14:paraId="5E7C1CB9" w14:textId="29D3F43B" w:rsidR="003248AC" w:rsidRDefault="003248AC" w:rsidP="003248AC">
            <w:pPr>
              <w:jc w:val="center"/>
            </w:pPr>
            <w:r>
              <w:t>148 - 173</w:t>
            </w:r>
          </w:p>
        </w:tc>
        <w:tc>
          <w:tcPr>
            <w:tcW w:w="2163" w:type="dxa"/>
          </w:tcPr>
          <w:p w14:paraId="5A66DF1D" w14:textId="40B31404" w:rsidR="003248AC" w:rsidRDefault="003248AC" w:rsidP="003248AC">
            <w:pPr>
              <w:jc w:val="center"/>
            </w:pPr>
            <w:r>
              <w:t>20</w:t>
            </w:r>
          </w:p>
        </w:tc>
        <w:tc>
          <w:tcPr>
            <w:tcW w:w="2452" w:type="dxa"/>
          </w:tcPr>
          <w:p w14:paraId="378A49AE" w14:textId="18575AAD" w:rsidR="003248AC" w:rsidRDefault="003248AC" w:rsidP="003248AC">
            <w:pPr>
              <w:jc w:val="center"/>
            </w:pPr>
            <w:r>
              <w:t>150</w:t>
            </w:r>
          </w:p>
        </w:tc>
      </w:tr>
      <w:tr w:rsidR="003248AC" w14:paraId="6987A88D" w14:textId="77777777" w:rsidTr="003248AC">
        <w:trPr>
          <w:trHeight w:val="410"/>
        </w:trPr>
        <w:tc>
          <w:tcPr>
            <w:tcW w:w="1148" w:type="dxa"/>
          </w:tcPr>
          <w:p w14:paraId="69EA6D9E" w14:textId="349BBE2F" w:rsidR="003248AC" w:rsidRDefault="003248AC" w:rsidP="003248AC">
            <w:pPr>
              <w:jc w:val="center"/>
            </w:pPr>
            <w:r>
              <w:t>3</w:t>
            </w:r>
          </w:p>
        </w:tc>
        <w:tc>
          <w:tcPr>
            <w:tcW w:w="2019" w:type="dxa"/>
          </w:tcPr>
          <w:p w14:paraId="617C2D6C" w14:textId="6A20A939" w:rsidR="003248AC" w:rsidRDefault="003248AC" w:rsidP="003248AC">
            <w:pPr>
              <w:jc w:val="center"/>
            </w:pPr>
            <w:r>
              <w:t>107- 138</w:t>
            </w:r>
          </w:p>
        </w:tc>
        <w:tc>
          <w:tcPr>
            <w:tcW w:w="2163" w:type="dxa"/>
          </w:tcPr>
          <w:p w14:paraId="73E77F11" w14:textId="5C79E945" w:rsidR="003248AC" w:rsidRDefault="003248AC" w:rsidP="003248AC">
            <w:pPr>
              <w:jc w:val="center"/>
            </w:pPr>
            <w:r>
              <w:t>30</w:t>
            </w:r>
          </w:p>
        </w:tc>
        <w:tc>
          <w:tcPr>
            <w:tcW w:w="2452" w:type="dxa"/>
          </w:tcPr>
          <w:p w14:paraId="1302B287" w14:textId="0B018F6A" w:rsidR="003248AC" w:rsidRDefault="003248AC" w:rsidP="003248AC">
            <w:pPr>
              <w:jc w:val="center"/>
            </w:pPr>
            <w:r>
              <w:t>200</w:t>
            </w:r>
          </w:p>
        </w:tc>
      </w:tr>
      <w:tr w:rsidR="003248AC" w14:paraId="18C7C21D" w14:textId="77777777" w:rsidTr="003248AC">
        <w:trPr>
          <w:trHeight w:val="410"/>
        </w:trPr>
        <w:tc>
          <w:tcPr>
            <w:tcW w:w="1148" w:type="dxa"/>
          </w:tcPr>
          <w:p w14:paraId="145A1C51" w14:textId="55DBE3DE" w:rsidR="003248AC" w:rsidRDefault="003248AC" w:rsidP="003248AC">
            <w:pPr>
              <w:jc w:val="center"/>
            </w:pPr>
            <w:r>
              <w:t>4</w:t>
            </w:r>
          </w:p>
        </w:tc>
        <w:tc>
          <w:tcPr>
            <w:tcW w:w="2019" w:type="dxa"/>
          </w:tcPr>
          <w:p w14:paraId="5FFD02E6" w14:textId="56E5A0A2" w:rsidR="003248AC" w:rsidRDefault="003248AC" w:rsidP="003248AC">
            <w:pPr>
              <w:jc w:val="center"/>
            </w:pPr>
            <w:r>
              <w:t>124-149</w:t>
            </w:r>
          </w:p>
        </w:tc>
        <w:tc>
          <w:tcPr>
            <w:tcW w:w="2163" w:type="dxa"/>
          </w:tcPr>
          <w:p w14:paraId="08652998" w14:textId="5A10F914" w:rsidR="003248AC" w:rsidRDefault="003248AC" w:rsidP="003248AC">
            <w:pPr>
              <w:jc w:val="center"/>
            </w:pPr>
            <w:r>
              <w:t>30</w:t>
            </w:r>
          </w:p>
        </w:tc>
        <w:tc>
          <w:tcPr>
            <w:tcW w:w="2452" w:type="dxa"/>
          </w:tcPr>
          <w:p w14:paraId="2BF95F3F" w14:textId="292DF37E" w:rsidR="003248AC" w:rsidRDefault="003248AC" w:rsidP="003248AC">
            <w:pPr>
              <w:keepNext/>
              <w:jc w:val="center"/>
            </w:pPr>
            <w:r>
              <w:t>500</w:t>
            </w:r>
          </w:p>
        </w:tc>
      </w:tr>
    </w:tbl>
    <w:p w14:paraId="015660ED" w14:textId="77777777" w:rsidR="003248AC" w:rsidRDefault="003248AC" w:rsidP="003248AC">
      <w:pPr>
        <w:pStyle w:val="Caption"/>
      </w:pPr>
    </w:p>
    <w:p w14:paraId="6E866A1B" w14:textId="69D11D31" w:rsidR="003248AC" w:rsidRDefault="003248AC" w:rsidP="003248AC">
      <w:pPr>
        <w:pStyle w:val="Caption"/>
      </w:pPr>
      <w:r w:rsidRPr="003248AC">
        <w:rPr>
          <w:b/>
          <w:bCs/>
        </w:rPr>
        <w:t xml:space="preserve">Table </w:t>
      </w:r>
      <w:r w:rsidRPr="003248AC">
        <w:rPr>
          <w:b/>
          <w:bCs/>
        </w:rPr>
        <w:fldChar w:fldCharType="begin"/>
      </w:r>
      <w:r w:rsidRPr="003248AC">
        <w:rPr>
          <w:b/>
          <w:bCs/>
        </w:rPr>
        <w:instrText xml:space="preserve"> SEQ Table \* ARABIC </w:instrText>
      </w:r>
      <w:r w:rsidRPr="003248AC">
        <w:rPr>
          <w:b/>
          <w:bCs/>
        </w:rPr>
        <w:fldChar w:fldCharType="separate"/>
      </w:r>
      <w:r w:rsidRPr="003248AC">
        <w:rPr>
          <w:b/>
          <w:bCs/>
          <w:noProof/>
        </w:rPr>
        <w:t>1</w:t>
      </w:r>
      <w:r w:rsidRPr="003248AC">
        <w:rPr>
          <w:b/>
          <w:bCs/>
        </w:rPr>
        <w:fldChar w:fldCharType="end"/>
      </w:r>
      <w:r w:rsidRPr="003248AC">
        <w:rPr>
          <w:b/>
          <w:bCs/>
        </w:rPr>
        <w:t>:</w:t>
      </w:r>
      <w:r>
        <w:t xml:space="preserve"> </w:t>
      </w:r>
      <w:r w:rsidRPr="003C4BEF">
        <w:t>Experimental parameters used to produce each of the 4 samples at ISIS.</w:t>
      </w:r>
    </w:p>
    <w:p w14:paraId="69A1AA47" w14:textId="77777777" w:rsidR="003248AC" w:rsidRPr="00270611" w:rsidRDefault="003248AC" w:rsidP="00307AC9"/>
    <w:p w14:paraId="7580598C" w14:textId="073EFF4B" w:rsidR="00270611" w:rsidRPr="00270611" w:rsidRDefault="00270611" w:rsidP="00307AC9">
      <w:pPr>
        <w:rPr>
          <w:color w:val="FF0000"/>
        </w:rPr>
      </w:pPr>
      <w:r w:rsidRPr="00270611">
        <w:rPr>
          <w:color w:val="FF0000"/>
        </w:rPr>
        <w:lastRenderedPageBreak/>
        <w:t>Cell filling method</w:t>
      </w:r>
      <w:r>
        <w:rPr>
          <w:color w:val="FF0000"/>
        </w:rPr>
        <w:t xml:space="preserve"> </w:t>
      </w:r>
      <w:r w:rsidRPr="00270611">
        <w:rPr>
          <w:color w:val="FF0000"/>
        </w:rPr>
        <w:t xml:space="preserve">2 mm TiZr can (3 ml volume) that must be loaded from the top. We poured the mixture of particles in liquid nitrogen into a precooled funnel attached to the can immersed in liquid </w:t>
      </w:r>
      <w:r w:rsidR="005E6896">
        <w:rPr>
          <w:color w:val="FF0000"/>
        </w:rPr>
        <w:t>nitrogen</w:t>
      </w:r>
      <w:r w:rsidRPr="00270611">
        <w:rPr>
          <w:color w:val="FF0000"/>
        </w:rPr>
        <w:t xml:space="preserve"> as shown in</w:t>
      </w:r>
      <w:r w:rsidR="005E6896">
        <w:rPr>
          <w:color w:val="FF0000"/>
        </w:rPr>
        <w:t xml:space="preserve"> Figure 8</w:t>
      </w:r>
    </w:p>
    <w:p w14:paraId="31925D93" w14:textId="77777777" w:rsidR="003A13FB" w:rsidRDefault="003A13FB" w:rsidP="003A13FB">
      <w:pPr>
        <w:keepNext/>
        <w:jc w:val="center"/>
      </w:pPr>
      <w:r w:rsidRPr="003A13FB">
        <w:rPr>
          <w:noProof/>
        </w:rPr>
        <w:drawing>
          <wp:inline distT="0" distB="0" distL="0" distR="0" wp14:anchorId="1F8F7C1E" wp14:editId="5B410C70">
            <wp:extent cx="4682066" cy="3583371"/>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4508" cy="3592893"/>
                    </a:xfrm>
                    <a:prstGeom prst="rect">
                      <a:avLst/>
                    </a:prstGeom>
                    <a:noFill/>
                    <a:ln>
                      <a:noFill/>
                    </a:ln>
                  </pic:spPr>
                </pic:pic>
              </a:graphicData>
            </a:graphic>
          </wp:inline>
        </w:drawing>
      </w:r>
    </w:p>
    <w:p w14:paraId="0C2FA835" w14:textId="6F609754" w:rsidR="00307AC9" w:rsidRDefault="003A13FB" w:rsidP="003A13FB">
      <w:pPr>
        <w:pStyle w:val="Caption"/>
        <w:jc w:val="left"/>
      </w:pPr>
      <w:r w:rsidRPr="003A13FB">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8</w:t>
      </w:r>
      <w:r w:rsidR="00091F29">
        <w:rPr>
          <w:b/>
          <w:bCs/>
        </w:rPr>
        <w:fldChar w:fldCharType="end"/>
      </w:r>
      <w:r w:rsidRPr="003A13FB">
        <w:rPr>
          <w:b/>
          <w:bCs/>
        </w:rPr>
        <w:t>:</w:t>
      </w:r>
      <w:r>
        <w:t xml:space="preserve"> </w:t>
      </w:r>
      <w:r w:rsidRPr="00CC64C9">
        <w:t xml:space="preserve">Cell filling method. </w:t>
      </w:r>
      <w:r w:rsidR="00BA59B2">
        <w:t>Recovery D</w:t>
      </w:r>
      <w:r w:rsidRPr="00CC64C9">
        <w:t>ewar (1) filled with particles in l</w:t>
      </w:r>
      <w:r w:rsidR="00BA59B2">
        <w:t>iquid nitrogen</w:t>
      </w:r>
      <w:r w:rsidRPr="00CC64C9">
        <w:t xml:space="preserve"> is poured into the cell which is maintained at 77K by sitting on Dewar 2, filled with l</w:t>
      </w:r>
      <w:r w:rsidR="00BA59B2">
        <w:t xml:space="preserve">iquid nitrogen </w:t>
      </w:r>
      <w:r w:rsidR="00BA59B2" w:rsidRPr="00BA59B2">
        <w:rPr>
          <w:color w:val="FF0000"/>
        </w:rPr>
        <w:t>(to be redrawn with original files)</w:t>
      </w:r>
    </w:p>
    <w:p w14:paraId="197C35B9" w14:textId="123383AF" w:rsidR="00307AC9" w:rsidRDefault="00307AC9" w:rsidP="00307AC9"/>
    <w:p w14:paraId="6D95AEFD" w14:textId="489F9D5F" w:rsidR="00270611" w:rsidRDefault="00270611" w:rsidP="00270611">
      <w:r>
        <w:t xml:space="preserve">The can is then quickly screwed at the bottom of a centre-stick which is then introduced and aligned with the beam. The temperature ramp is controlled by a Closed Cycle Refrigerator (CCR) and span from 100 to 240K to study the structural evolution of the sample and thus constrains the parameter space for future collision experiments on such particles. To account for potential beam loss, the heating ramp is controlled by the amount of data collected in micro-Ampere-hours (μA) which is a measure of neutron flux. This corresponds to an hour in acquisition time as TS2 usually runs on a proton current of 40 μA, meaning that it takes 14 hours of data acquisition for each sample. The pressure inside the vacuum tank of the instrument is setup at 30 mbar of Helium (at approximatively 90K). To obtain a fully corrected and normalized diffraction pattern, it is necessary to make four separate measurements: </w:t>
      </w:r>
    </w:p>
    <w:p w14:paraId="226702AB" w14:textId="77777777" w:rsidR="00270611" w:rsidRDefault="00270611" w:rsidP="00270611">
      <w:r>
        <w:t xml:space="preserve">a) The sample in a can </w:t>
      </w:r>
    </w:p>
    <w:p w14:paraId="64DE1D2E" w14:textId="77777777" w:rsidR="00270611" w:rsidRDefault="00270611" w:rsidP="00270611">
      <w:r>
        <w:lastRenderedPageBreak/>
        <w:t xml:space="preserve">b) The empty can </w:t>
      </w:r>
    </w:p>
    <w:p w14:paraId="38125D5B" w14:textId="77777777" w:rsidR="00270611" w:rsidRDefault="00270611" w:rsidP="00270611">
      <w:r>
        <w:t xml:space="preserve">c) A vanadium plate </w:t>
      </w:r>
    </w:p>
    <w:p w14:paraId="33943843" w14:textId="77777777" w:rsidR="00270611" w:rsidRDefault="00270611" w:rsidP="00270611">
      <w:r>
        <w:t xml:space="preserve">d) The empty instrument </w:t>
      </w:r>
    </w:p>
    <w:p w14:paraId="583F31C3" w14:textId="77777777" w:rsidR="00270611" w:rsidRDefault="00270611" w:rsidP="00270611">
      <w:pPr>
        <w:pStyle w:val="Default"/>
        <w:rPr>
          <w:sz w:val="23"/>
          <w:szCs w:val="23"/>
        </w:rPr>
      </w:pPr>
    </w:p>
    <w:p w14:paraId="5D4F7DE8" w14:textId="139BA99A" w:rsidR="00270611" w:rsidRDefault="00270611" w:rsidP="00270611">
      <w:r>
        <w:t>The raw data which consists of a count of neutrons at each detector is reduced using GudrunN software, a program developed by Soper et al at ISIS</w:t>
      </w:r>
      <w:r w:rsidR="005E6896">
        <w:t xml:space="preserve"> </w:t>
      </w:r>
      <w:r w:rsidR="005E6896" w:rsidRPr="005E6896">
        <w:rPr>
          <w:rStyle w:val="CitationThesisCar"/>
        </w:rPr>
        <w:t>(source)</w:t>
      </w:r>
      <w:r>
        <w:t>. Signal is corrected for self-attenuation and multiple scattering</w:t>
      </w:r>
      <w:r w:rsidR="005E6896">
        <w:t xml:space="preserve"> as shown in Figure 9</w:t>
      </w:r>
      <w:r>
        <w:t>.</w:t>
      </w:r>
    </w:p>
    <w:p w14:paraId="05FED4A4" w14:textId="77777777" w:rsidR="005E6896" w:rsidRDefault="005E6896" w:rsidP="00270611"/>
    <w:p w14:paraId="60A79675" w14:textId="77777777" w:rsidR="005E6896" w:rsidRDefault="005E6896" w:rsidP="005E6896">
      <w:pPr>
        <w:keepNext/>
        <w:jc w:val="center"/>
      </w:pPr>
      <w:r w:rsidRPr="005E6896">
        <w:rPr>
          <w:noProof/>
        </w:rPr>
        <w:drawing>
          <wp:inline distT="0" distB="0" distL="0" distR="0" wp14:anchorId="23160AB5" wp14:editId="03A41C84">
            <wp:extent cx="2313113" cy="5253990"/>
            <wp:effectExtent l="0" t="0" r="0" b="381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7939" cy="5310379"/>
                    </a:xfrm>
                    <a:prstGeom prst="rect">
                      <a:avLst/>
                    </a:prstGeom>
                    <a:noFill/>
                    <a:ln>
                      <a:noFill/>
                    </a:ln>
                  </pic:spPr>
                </pic:pic>
              </a:graphicData>
            </a:graphic>
          </wp:inline>
        </w:drawing>
      </w:r>
    </w:p>
    <w:p w14:paraId="68D3B3F0" w14:textId="26DB7B55" w:rsidR="005E6896" w:rsidRDefault="005E6896" w:rsidP="00BA59B2">
      <w:pPr>
        <w:pStyle w:val="Caption"/>
        <w:jc w:val="left"/>
      </w:pPr>
      <w:r w:rsidRPr="005E6896">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9</w:t>
      </w:r>
      <w:r w:rsidR="00091F29">
        <w:rPr>
          <w:b/>
          <w:bCs/>
        </w:rPr>
        <w:fldChar w:fldCharType="end"/>
      </w:r>
      <w:r w:rsidRPr="005E6896">
        <w:rPr>
          <w:b/>
          <w:bCs/>
        </w:rPr>
        <w:t>:</w:t>
      </w:r>
      <w:r>
        <w:t xml:space="preserve"> </w:t>
      </w:r>
      <w:r w:rsidRPr="00457A65">
        <w:t>GudrunN Data reduction routine (from C. Hill thesis)</w:t>
      </w:r>
    </w:p>
    <w:p w14:paraId="04554DE5" w14:textId="532FAEF8" w:rsidR="00307AC9" w:rsidRDefault="00270611" w:rsidP="005E6896">
      <w:pPr>
        <w:pStyle w:val="Heading4"/>
        <w:numPr>
          <w:ilvl w:val="0"/>
          <w:numId w:val="13"/>
        </w:numPr>
      </w:pPr>
      <w:r>
        <w:lastRenderedPageBreak/>
        <w:t>Results</w:t>
      </w:r>
    </w:p>
    <w:p w14:paraId="2BE1E1AE" w14:textId="77777777" w:rsidR="005E6896" w:rsidRPr="005E6896" w:rsidRDefault="005E6896" w:rsidP="005E6896"/>
    <w:p w14:paraId="2A9436EF" w14:textId="77777777" w:rsidR="00BA59B2" w:rsidRDefault="00BA59B2" w:rsidP="00BA59B2">
      <w:pPr>
        <w:keepNext/>
      </w:pPr>
      <w:r>
        <w:rPr>
          <w:noProof/>
        </w:rPr>
        <w:drawing>
          <wp:inline distT="0" distB="0" distL="0" distR="0" wp14:anchorId="50FA8AD8" wp14:editId="194F0FD1">
            <wp:extent cx="5876290" cy="3923665"/>
            <wp:effectExtent l="0" t="0" r="0" b="63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6290" cy="3923665"/>
                    </a:xfrm>
                    <a:prstGeom prst="rect">
                      <a:avLst/>
                    </a:prstGeom>
                    <a:noFill/>
                  </pic:spPr>
                </pic:pic>
              </a:graphicData>
            </a:graphic>
          </wp:inline>
        </w:drawing>
      </w:r>
    </w:p>
    <w:p w14:paraId="174C50AF" w14:textId="0B8D6766" w:rsidR="00B8588E" w:rsidRDefault="00BA59B2" w:rsidP="00BA59B2">
      <w:pPr>
        <w:pStyle w:val="Caption"/>
      </w:pPr>
      <w:r w:rsidRPr="00BA59B2">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0</w:t>
      </w:r>
      <w:r w:rsidR="00091F29">
        <w:rPr>
          <w:b/>
          <w:bCs/>
        </w:rPr>
        <w:fldChar w:fldCharType="end"/>
      </w:r>
      <w:r w:rsidRPr="00BA59B2">
        <w:rPr>
          <w:b/>
          <w:bCs/>
        </w:rPr>
        <w:t>:</w:t>
      </w:r>
      <w:r>
        <w:t xml:space="preserve"> </w:t>
      </w:r>
      <w:r w:rsidRPr="00697A9E">
        <w:t>Neutron scattering data at 90 K of the 4 samples produced (experimental conditions summarized in table1), the high Q region is highlighted for clarity</w:t>
      </w:r>
    </w:p>
    <w:p w14:paraId="7617CC65" w14:textId="10BF7EA1" w:rsidR="00270611" w:rsidRDefault="00270611" w:rsidP="00B8588E">
      <w:pPr>
        <w:pStyle w:val="Caption"/>
      </w:pPr>
    </w:p>
    <w:p w14:paraId="68BA4519" w14:textId="4CF9C8A4" w:rsidR="003248AC" w:rsidRDefault="003248AC" w:rsidP="003248AC"/>
    <w:p w14:paraId="50B7A875" w14:textId="25380683" w:rsidR="003248AC" w:rsidRDefault="003248AC" w:rsidP="003248AC">
      <w:r>
        <w:t>To obtain a good match in the DCS level (i.e. the scattering background seen at high Q matches that expected for the given sample composition) in the case of a powder sample, a correction needs to be made in Gudrun to account for the non-complete occupancy of the can by the sample. This is called the tweak factor and it corresponds to the inverse of the filling fraction of the can, which can then be related to the amount of sample inside the can.</w:t>
      </w:r>
    </w:p>
    <w:p w14:paraId="0B9C69F4" w14:textId="31A37F30" w:rsidR="007B446F" w:rsidRDefault="007B446F" w:rsidP="007B446F">
      <w:r>
        <w:t xml:space="preserve">The high initial (100 K) tweak factor value (≈ 20) shown in Figure 11, indicates that we have got very few samples into the can. This is something that is confirmed by weighting the TiZr can before and after the experiment. Samples 2, 3 and 4 are respectively weighted at 0.036, 0.035 and 0.032 grams which is way too low to obtain good statistics on a neutron scattering experiment where at least 1g of sample is usually </w:t>
      </w:r>
      <w:r>
        <w:lastRenderedPageBreak/>
        <w:t>required. The fact that the sample weight is roughly the same for each experiment, despite a different spraying time, indicate that this results from either “the particle fishing method” or the can filling procedure not being efficient.</w:t>
      </w:r>
    </w:p>
    <w:p w14:paraId="715EA8C0" w14:textId="577CD3CC" w:rsidR="007B446F" w:rsidRDefault="007B446F" w:rsidP="003248AC"/>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103"/>
      </w:tblGrid>
      <w:tr w:rsidR="00BA59B2" w14:paraId="0E16C312" w14:textId="77777777" w:rsidTr="004F3168">
        <w:trPr>
          <w:trHeight w:val="495"/>
        </w:trPr>
        <w:tc>
          <w:tcPr>
            <w:tcW w:w="5098" w:type="dxa"/>
          </w:tcPr>
          <w:p w14:paraId="21570BCC" w14:textId="77777777" w:rsidR="00BA59B2" w:rsidRPr="004F3168" w:rsidRDefault="00BA59B2" w:rsidP="00761AC8">
            <w:pPr>
              <w:rPr>
                <w:b/>
                <w:bCs/>
                <w:noProof/>
                <w:lang w:eastAsia="en-GB"/>
              </w:rPr>
            </w:pPr>
            <w:r w:rsidRPr="004F3168">
              <w:rPr>
                <w:b/>
                <w:bCs/>
                <w:noProof/>
                <w:lang w:eastAsia="en-GB"/>
              </w:rPr>
              <w:t>Sample 1</w:t>
            </w:r>
          </w:p>
        </w:tc>
        <w:tc>
          <w:tcPr>
            <w:tcW w:w="5103" w:type="dxa"/>
          </w:tcPr>
          <w:p w14:paraId="236C5572" w14:textId="77777777" w:rsidR="00BA59B2" w:rsidRPr="004F3168" w:rsidRDefault="00BA59B2" w:rsidP="00761AC8">
            <w:pPr>
              <w:rPr>
                <w:b/>
                <w:bCs/>
                <w:noProof/>
                <w:lang w:eastAsia="en-GB"/>
              </w:rPr>
            </w:pPr>
            <w:r w:rsidRPr="004F3168">
              <w:rPr>
                <w:b/>
                <w:bCs/>
                <w:noProof/>
                <w:lang w:eastAsia="en-GB"/>
              </w:rPr>
              <w:t>Sample 3</w:t>
            </w:r>
          </w:p>
        </w:tc>
      </w:tr>
      <w:tr w:rsidR="00BA59B2" w14:paraId="5C6DF12E" w14:textId="77777777" w:rsidTr="004F3168">
        <w:trPr>
          <w:trHeight w:val="4401"/>
        </w:trPr>
        <w:tc>
          <w:tcPr>
            <w:tcW w:w="5098" w:type="dxa"/>
          </w:tcPr>
          <w:p w14:paraId="1A46360D" w14:textId="77777777" w:rsidR="00BA59B2" w:rsidRDefault="00BA59B2" w:rsidP="00761AC8">
            <w:r>
              <w:rPr>
                <w:noProof/>
                <w:lang w:eastAsia="en-GB"/>
              </w:rPr>
              <w:drawing>
                <wp:inline distT="0" distB="0" distL="0" distR="0" wp14:anchorId="6375109B" wp14:editId="329518BD">
                  <wp:extent cx="3046769" cy="2019300"/>
                  <wp:effectExtent l="0" t="0" r="1270" b="0"/>
                  <wp:docPr id="34" name="Picture 8" descr="C:\Users\mwx82498\AppData\Local\Microsoft\Windows\INetCache\Content.Word\sample_1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mwx82498\AppData\Local\Microsoft\Windows\INetCache\Content.Word\sample_1_ethane_amount_moving_average_tweak_factor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0111" cy="2028143"/>
                          </a:xfrm>
                          <a:prstGeom prst="rect">
                            <a:avLst/>
                          </a:prstGeom>
                          <a:noFill/>
                          <a:ln>
                            <a:noFill/>
                          </a:ln>
                        </pic:spPr>
                      </pic:pic>
                    </a:graphicData>
                  </a:graphic>
                </wp:inline>
              </w:drawing>
            </w:r>
          </w:p>
        </w:tc>
        <w:tc>
          <w:tcPr>
            <w:tcW w:w="5103" w:type="dxa"/>
          </w:tcPr>
          <w:p w14:paraId="12944028" w14:textId="77777777" w:rsidR="00BA59B2" w:rsidRDefault="00BA59B2" w:rsidP="00761AC8">
            <w:r>
              <w:rPr>
                <w:noProof/>
                <w:lang w:eastAsia="en-GB"/>
              </w:rPr>
              <w:drawing>
                <wp:inline distT="0" distB="0" distL="0" distR="0" wp14:anchorId="467A907E" wp14:editId="77C2FBEF">
                  <wp:extent cx="3046769" cy="2019300"/>
                  <wp:effectExtent l="0" t="0" r="1270" b="0"/>
                  <wp:docPr id="35" name="Picture 9" descr="C:\Users\mwx82498\AppData\Local\Microsoft\Windows\INetCache\Content.Word\sample_3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wx82498\AppData\Local\Microsoft\Windows\INetCache\Content.Word\sample_3_ethane_amount_moving_average_tweak_factor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8494" cy="2027071"/>
                          </a:xfrm>
                          <a:prstGeom prst="rect">
                            <a:avLst/>
                          </a:prstGeom>
                          <a:noFill/>
                          <a:ln>
                            <a:noFill/>
                          </a:ln>
                        </pic:spPr>
                      </pic:pic>
                    </a:graphicData>
                  </a:graphic>
                </wp:inline>
              </w:drawing>
            </w:r>
          </w:p>
        </w:tc>
      </w:tr>
      <w:tr w:rsidR="00BA59B2" w14:paraId="74C31368" w14:textId="77777777" w:rsidTr="004F3168">
        <w:trPr>
          <w:trHeight w:val="579"/>
        </w:trPr>
        <w:tc>
          <w:tcPr>
            <w:tcW w:w="5098" w:type="dxa"/>
          </w:tcPr>
          <w:p w14:paraId="00CA69D3" w14:textId="77777777" w:rsidR="00BA59B2" w:rsidRPr="004F3168" w:rsidRDefault="00BA59B2" w:rsidP="00761AC8">
            <w:pPr>
              <w:rPr>
                <w:b/>
                <w:bCs/>
                <w:noProof/>
                <w:lang w:eastAsia="en-GB"/>
              </w:rPr>
            </w:pPr>
            <w:r w:rsidRPr="004F3168">
              <w:rPr>
                <w:b/>
                <w:bCs/>
                <w:noProof/>
                <w:lang w:eastAsia="en-GB"/>
              </w:rPr>
              <w:t>Sample 2</w:t>
            </w:r>
          </w:p>
        </w:tc>
        <w:tc>
          <w:tcPr>
            <w:tcW w:w="5103" w:type="dxa"/>
          </w:tcPr>
          <w:p w14:paraId="704A7DA5" w14:textId="77777777" w:rsidR="00BA59B2" w:rsidRPr="004F3168" w:rsidRDefault="00BA59B2" w:rsidP="00761AC8">
            <w:pPr>
              <w:rPr>
                <w:b/>
                <w:bCs/>
                <w:noProof/>
                <w:lang w:eastAsia="en-GB"/>
              </w:rPr>
            </w:pPr>
            <w:r w:rsidRPr="004F3168">
              <w:rPr>
                <w:b/>
                <w:bCs/>
                <w:noProof/>
                <w:lang w:eastAsia="en-GB"/>
              </w:rPr>
              <w:t>Sample 4</w:t>
            </w:r>
          </w:p>
        </w:tc>
      </w:tr>
      <w:tr w:rsidR="00BA59B2" w14:paraId="54FC05BD" w14:textId="77777777" w:rsidTr="004F3168">
        <w:trPr>
          <w:trHeight w:val="3539"/>
        </w:trPr>
        <w:tc>
          <w:tcPr>
            <w:tcW w:w="5098" w:type="dxa"/>
          </w:tcPr>
          <w:p w14:paraId="422464CC" w14:textId="77777777" w:rsidR="004F3168" w:rsidRDefault="00BA59B2" w:rsidP="004F3168">
            <w:pPr>
              <w:keepNext/>
            </w:pPr>
            <w:r>
              <w:rPr>
                <w:noProof/>
                <w:lang w:eastAsia="en-GB"/>
              </w:rPr>
              <w:drawing>
                <wp:inline distT="0" distB="0" distL="0" distR="0" wp14:anchorId="6F0C4B4A" wp14:editId="0B847BF3">
                  <wp:extent cx="3063240" cy="2030216"/>
                  <wp:effectExtent l="0" t="0" r="3810" b="8255"/>
                  <wp:docPr id="36" name="Picture 10" descr="C:\Users\mwx82498\AppData\Local\Microsoft\Windows\INetCache\Content.Word\sample_2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mwx82498\AppData\Local\Microsoft\Windows\INetCache\Content.Word\sample_2_ethane_amount_moving_average_tweak_factor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79668" cy="2041104"/>
                          </a:xfrm>
                          <a:prstGeom prst="rect">
                            <a:avLst/>
                          </a:prstGeom>
                          <a:noFill/>
                          <a:ln>
                            <a:noFill/>
                          </a:ln>
                        </pic:spPr>
                      </pic:pic>
                    </a:graphicData>
                  </a:graphic>
                </wp:inline>
              </w:drawing>
            </w:r>
          </w:p>
          <w:p w14:paraId="7ACC7AE2" w14:textId="7AEF423A" w:rsidR="00BA59B2" w:rsidRDefault="00BA59B2" w:rsidP="004F3168">
            <w:pPr>
              <w:pStyle w:val="Caption"/>
            </w:pPr>
          </w:p>
        </w:tc>
        <w:tc>
          <w:tcPr>
            <w:tcW w:w="5103" w:type="dxa"/>
          </w:tcPr>
          <w:p w14:paraId="119324EB" w14:textId="77777777" w:rsidR="00BA59B2" w:rsidRDefault="00BA59B2" w:rsidP="004F3168">
            <w:pPr>
              <w:keepNext/>
            </w:pPr>
            <w:r>
              <w:rPr>
                <w:noProof/>
                <w:lang w:eastAsia="en-GB"/>
              </w:rPr>
              <w:drawing>
                <wp:inline distT="0" distB="0" distL="0" distR="0" wp14:anchorId="3D633135" wp14:editId="3E898228">
                  <wp:extent cx="3092758" cy="2049780"/>
                  <wp:effectExtent l="0" t="0" r="0" b="7620"/>
                  <wp:docPr id="37" name="Picture 3" descr="C:\Users\mwx82498\AppData\Local\Microsoft\Windows\INetCache\Content.Word\sample_4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wx82498\AppData\Local\Microsoft\Windows\INetCache\Content.Word\sample_4_ethane_amount_moving_average_tweak_factor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0563" cy="2061580"/>
                          </a:xfrm>
                          <a:prstGeom prst="rect">
                            <a:avLst/>
                          </a:prstGeom>
                          <a:noFill/>
                          <a:ln>
                            <a:noFill/>
                          </a:ln>
                        </pic:spPr>
                      </pic:pic>
                    </a:graphicData>
                  </a:graphic>
                </wp:inline>
              </w:drawing>
            </w:r>
          </w:p>
        </w:tc>
      </w:tr>
    </w:tbl>
    <w:p w14:paraId="4BA00E4F" w14:textId="7652C8E4" w:rsidR="007B446F" w:rsidRDefault="004F3168" w:rsidP="004F3168">
      <w:pPr>
        <w:pStyle w:val="Caption"/>
      </w:pPr>
      <w:r w:rsidRPr="004F3168">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1</w:t>
      </w:r>
      <w:r w:rsidR="00091F29">
        <w:rPr>
          <w:b/>
          <w:bCs/>
        </w:rPr>
        <w:fldChar w:fldCharType="end"/>
      </w:r>
      <w:r>
        <w:t xml:space="preserve">: </w:t>
      </w:r>
      <w:r w:rsidRPr="001A2E47">
        <w:t>Tweak factor vs temperature Black curves represent the whole sample and blue curve if only D2O is considered</w:t>
      </w:r>
    </w:p>
    <w:p w14:paraId="6AD6114C" w14:textId="01A58C84" w:rsidR="007B446F" w:rsidRDefault="007B446F" w:rsidP="007B446F">
      <w:pPr>
        <w:pStyle w:val="Caption"/>
      </w:pPr>
    </w:p>
    <w:p w14:paraId="2C26BB13" w14:textId="68532A14" w:rsidR="007B446F" w:rsidRDefault="007B446F" w:rsidP="003248AC"/>
    <w:p w14:paraId="1C85ADFB" w14:textId="2F5EC7E5" w:rsidR="00270611" w:rsidRDefault="007B446F" w:rsidP="007B446F">
      <w:r w:rsidRPr="007B446F">
        <w:lastRenderedPageBreak/>
        <w:t>Also, at low temperatures the tweak factor increases exponentially meaning that we have got ethane in the can desorbing until complete evaporation at 140K, which is consistent with ethane vapor pressure at 30 mbar</w:t>
      </w:r>
      <w:r>
        <w:t xml:space="preserve"> </w:t>
      </w:r>
      <w:r w:rsidRPr="007B446F">
        <w:rPr>
          <w:rStyle w:val="CitationThesisCar"/>
        </w:rPr>
        <w:t>(source)</w:t>
      </w:r>
      <w:r>
        <w:t xml:space="preserve">. </w:t>
      </w:r>
      <w:r w:rsidRPr="007B446F">
        <w:t>To determine the amount of ethane, we initially processed the data using a pure D2O sample composition. We fitted the tweak factors at T &gt; 140 K as a function of temperature and extrapolated that function to low temperature to determine the likely water amount in the system. We then added ethane to the system and looped to adjust the ethane amount, keeping</w:t>
      </w:r>
      <w:r>
        <w:t xml:space="preserve"> </w:t>
      </w:r>
      <w:r w:rsidRPr="007B446F">
        <w:t>the water amount fixed, until DCS match was achieved.</w:t>
      </w:r>
      <w:r w:rsidR="002E7909">
        <w:t xml:space="preserve"> </w:t>
      </w:r>
    </w:p>
    <w:p w14:paraId="62276924" w14:textId="1CF978D3" w:rsidR="002E7909" w:rsidRDefault="002E7909" w:rsidP="007B446F"/>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103"/>
      </w:tblGrid>
      <w:tr w:rsidR="00BD4FF2" w14:paraId="41F5480B" w14:textId="77777777" w:rsidTr="00BD4FF2">
        <w:trPr>
          <w:trHeight w:val="701"/>
        </w:trPr>
        <w:tc>
          <w:tcPr>
            <w:tcW w:w="5098" w:type="dxa"/>
          </w:tcPr>
          <w:p w14:paraId="2D44E255" w14:textId="77777777" w:rsidR="00BD4FF2" w:rsidRPr="00BD4FF2" w:rsidRDefault="00BD4FF2" w:rsidP="00761AC8">
            <w:pPr>
              <w:rPr>
                <w:b/>
                <w:bCs/>
                <w:noProof/>
                <w:lang w:eastAsia="en-GB"/>
              </w:rPr>
            </w:pPr>
            <w:r w:rsidRPr="00BD4FF2">
              <w:rPr>
                <w:b/>
                <w:bCs/>
                <w:noProof/>
                <w:lang w:eastAsia="en-GB"/>
              </w:rPr>
              <w:t>Sample 1</w:t>
            </w:r>
          </w:p>
        </w:tc>
        <w:tc>
          <w:tcPr>
            <w:tcW w:w="5103" w:type="dxa"/>
          </w:tcPr>
          <w:p w14:paraId="46ABA567" w14:textId="77777777" w:rsidR="00BD4FF2" w:rsidRPr="00BD4FF2" w:rsidRDefault="00BD4FF2" w:rsidP="00761AC8">
            <w:pPr>
              <w:rPr>
                <w:b/>
                <w:bCs/>
                <w:noProof/>
                <w:lang w:eastAsia="en-GB"/>
              </w:rPr>
            </w:pPr>
            <w:r w:rsidRPr="00BD4FF2">
              <w:rPr>
                <w:b/>
                <w:bCs/>
                <w:noProof/>
                <w:lang w:eastAsia="en-GB"/>
              </w:rPr>
              <w:t>Sample 3</w:t>
            </w:r>
          </w:p>
        </w:tc>
      </w:tr>
      <w:tr w:rsidR="00BD4FF2" w14:paraId="30BA9446" w14:textId="77777777" w:rsidTr="00BD4FF2">
        <w:trPr>
          <w:trHeight w:val="3981"/>
        </w:trPr>
        <w:tc>
          <w:tcPr>
            <w:tcW w:w="5098" w:type="dxa"/>
          </w:tcPr>
          <w:p w14:paraId="79D9AFD9" w14:textId="77777777" w:rsidR="00BD4FF2" w:rsidRDefault="00BD4FF2" w:rsidP="00761AC8">
            <w:r>
              <w:rPr>
                <w:noProof/>
                <w:lang w:eastAsia="en-GB"/>
              </w:rPr>
              <w:drawing>
                <wp:inline distT="0" distB="0" distL="0" distR="0" wp14:anchorId="66486AFB" wp14:editId="3F0B0DD1">
                  <wp:extent cx="3046769" cy="2019300"/>
                  <wp:effectExtent l="0" t="0" r="1270" b="0"/>
                  <wp:docPr id="38" name="Picture 4" descr="C:\Users\mwx82498\AppData\Local\Microsoft\Windows\INetCache\Content.Word\sample_1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wx82498\AppData\Local\Microsoft\Windows\INetCache\Content.Word\sample_1_ethane_amount_moving_average_ethane_water_rati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52814" cy="2023306"/>
                          </a:xfrm>
                          <a:prstGeom prst="rect">
                            <a:avLst/>
                          </a:prstGeom>
                          <a:noFill/>
                          <a:ln>
                            <a:noFill/>
                          </a:ln>
                        </pic:spPr>
                      </pic:pic>
                    </a:graphicData>
                  </a:graphic>
                </wp:inline>
              </w:drawing>
            </w:r>
          </w:p>
        </w:tc>
        <w:tc>
          <w:tcPr>
            <w:tcW w:w="5103" w:type="dxa"/>
          </w:tcPr>
          <w:p w14:paraId="2F3C2094" w14:textId="77777777" w:rsidR="00BD4FF2" w:rsidRDefault="00BD4FF2" w:rsidP="00761AC8">
            <w:r>
              <w:rPr>
                <w:noProof/>
                <w:lang w:eastAsia="en-GB"/>
              </w:rPr>
              <w:drawing>
                <wp:inline distT="0" distB="0" distL="0" distR="0" wp14:anchorId="59491D63" wp14:editId="24417167">
                  <wp:extent cx="3035272" cy="2011680"/>
                  <wp:effectExtent l="0" t="0" r="0" b="7620"/>
                  <wp:docPr id="39" name="Picture 5" descr="C:\Users\mwx82498\AppData\Local\Microsoft\Windows\INetCache\Content.Word\sample_3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wx82498\AppData\Local\Microsoft\Windows\INetCache\Content.Word\sample_3_ethane_amount_moving_average_ethane_water_rati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2192" cy="2016267"/>
                          </a:xfrm>
                          <a:prstGeom prst="rect">
                            <a:avLst/>
                          </a:prstGeom>
                          <a:noFill/>
                          <a:ln>
                            <a:noFill/>
                          </a:ln>
                        </pic:spPr>
                      </pic:pic>
                    </a:graphicData>
                  </a:graphic>
                </wp:inline>
              </w:drawing>
            </w:r>
          </w:p>
        </w:tc>
      </w:tr>
      <w:tr w:rsidR="00BD4FF2" w14:paraId="329BC551" w14:textId="77777777" w:rsidTr="00BD4FF2">
        <w:trPr>
          <w:trHeight w:val="813"/>
        </w:trPr>
        <w:tc>
          <w:tcPr>
            <w:tcW w:w="5098" w:type="dxa"/>
          </w:tcPr>
          <w:p w14:paraId="00D7185A" w14:textId="77777777" w:rsidR="00BD4FF2" w:rsidRPr="00BD4FF2" w:rsidRDefault="00BD4FF2" w:rsidP="00761AC8">
            <w:pPr>
              <w:rPr>
                <w:b/>
                <w:bCs/>
                <w:noProof/>
                <w:lang w:eastAsia="en-GB"/>
              </w:rPr>
            </w:pPr>
            <w:r w:rsidRPr="00BD4FF2">
              <w:rPr>
                <w:b/>
                <w:bCs/>
                <w:noProof/>
                <w:lang w:eastAsia="en-GB"/>
              </w:rPr>
              <w:t>Sample 2</w:t>
            </w:r>
          </w:p>
        </w:tc>
        <w:tc>
          <w:tcPr>
            <w:tcW w:w="5103" w:type="dxa"/>
          </w:tcPr>
          <w:p w14:paraId="56CDDCC8" w14:textId="77777777" w:rsidR="00BD4FF2" w:rsidRPr="00BD4FF2" w:rsidRDefault="00BD4FF2" w:rsidP="00761AC8">
            <w:pPr>
              <w:rPr>
                <w:b/>
                <w:bCs/>
                <w:noProof/>
                <w:lang w:eastAsia="en-GB"/>
              </w:rPr>
            </w:pPr>
            <w:r w:rsidRPr="00BD4FF2">
              <w:rPr>
                <w:b/>
                <w:bCs/>
                <w:noProof/>
                <w:lang w:eastAsia="en-GB"/>
              </w:rPr>
              <w:t>Sample 4</w:t>
            </w:r>
          </w:p>
        </w:tc>
      </w:tr>
      <w:tr w:rsidR="00BD4FF2" w14:paraId="0AEDF7CF" w14:textId="77777777" w:rsidTr="00BD4FF2">
        <w:tc>
          <w:tcPr>
            <w:tcW w:w="5098" w:type="dxa"/>
          </w:tcPr>
          <w:p w14:paraId="1CED7F82" w14:textId="77777777" w:rsidR="00BD4FF2" w:rsidRDefault="00BD4FF2" w:rsidP="00761AC8">
            <w:r>
              <w:rPr>
                <w:noProof/>
                <w:lang w:eastAsia="en-GB"/>
              </w:rPr>
              <w:drawing>
                <wp:inline distT="0" distB="0" distL="0" distR="0" wp14:anchorId="4B43DA23" wp14:editId="4D779AC2">
                  <wp:extent cx="3046730" cy="2027328"/>
                  <wp:effectExtent l="0" t="0" r="1270" b="0"/>
                  <wp:docPr id="40" name="Picture 12" descr="C:\Users\mwx82498\AppData\Local\Microsoft\Windows\INetCache\Content.Word\sample_2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mwx82498\AppData\Local\Microsoft\Windows\INetCache\Content.Word\sample_2_ethane_amount_moving_average_ethane_water_rati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46730" cy="2027328"/>
                          </a:xfrm>
                          <a:prstGeom prst="rect">
                            <a:avLst/>
                          </a:prstGeom>
                          <a:noFill/>
                          <a:ln>
                            <a:noFill/>
                          </a:ln>
                        </pic:spPr>
                      </pic:pic>
                    </a:graphicData>
                  </a:graphic>
                </wp:inline>
              </w:drawing>
            </w:r>
          </w:p>
        </w:tc>
        <w:tc>
          <w:tcPr>
            <w:tcW w:w="5103" w:type="dxa"/>
          </w:tcPr>
          <w:p w14:paraId="5E4151DA" w14:textId="77777777" w:rsidR="00BD4FF2" w:rsidRDefault="00BD4FF2" w:rsidP="00BD4FF2">
            <w:pPr>
              <w:keepNext/>
            </w:pPr>
            <w:r>
              <w:rPr>
                <w:noProof/>
                <w:lang w:eastAsia="en-GB"/>
              </w:rPr>
              <w:drawing>
                <wp:inline distT="0" distB="0" distL="0" distR="0" wp14:anchorId="74CDCEA7" wp14:editId="06C1B9B8">
                  <wp:extent cx="3023775" cy="2004060"/>
                  <wp:effectExtent l="0" t="0" r="5715" b="0"/>
                  <wp:docPr id="41" name="Picture 1" descr="C:\Users\mwx82498\AppData\Local\Microsoft\Windows\INetCache\Content.Word\sample_4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wx82498\AppData\Local\Microsoft\Windows\INetCache\Content.Word\sample_4_ethane_amount_moving_average_ethane_water_rati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34644" cy="2011264"/>
                          </a:xfrm>
                          <a:prstGeom prst="rect">
                            <a:avLst/>
                          </a:prstGeom>
                          <a:noFill/>
                          <a:ln>
                            <a:noFill/>
                          </a:ln>
                        </pic:spPr>
                      </pic:pic>
                    </a:graphicData>
                  </a:graphic>
                </wp:inline>
              </w:drawing>
            </w:r>
          </w:p>
        </w:tc>
      </w:tr>
    </w:tbl>
    <w:p w14:paraId="1AFB16DA" w14:textId="7F41C6A4" w:rsidR="002E7909" w:rsidRDefault="00BD4FF2" w:rsidP="00BD4FF2">
      <w:pPr>
        <w:pStyle w:val="Caption"/>
      </w:pPr>
      <w:r w:rsidRPr="00BD4FF2">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2</w:t>
      </w:r>
      <w:r w:rsidR="00091F29">
        <w:rPr>
          <w:b/>
          <w:bCs/>
        </w:rPr>
        <w:fldChar w:fldCharType="end"/>
      </w:r>
      <w:r>
        <w:t>: Ethane amount vs temperature</w:t>
      </w:r>
    </w:p>
    <w:p w14:paraId="2EE9A4CE" w14:textId="1E0E0A5A" w:rsidR="002E7909" w:rsidRDefault="002E7909" w:rsidP="008860CA">
      <w:r>
        <w:lastRenderedPageBreak/>
        <w:t xml:space="preserve">Despite having very little sample in the beam and thus poor statistics we still performed some analysis which, according to figure </w:t>
      </w:r>
      <w:r w:rsidR="008860CA">
        <w:t>7</w:t>
      </w:r>
      <w:r>
        <w:t>, is two folded. Firstly, I will present the large angle analysis that highlights the atomistic length scale and thus the bulk structure of the ice and secondly the small angle scattering data analysis that prob the surface structure of the particles.</w:t>
      </w:r>
    </w:p>
    <w:p w14:paraId="780A7AE6" w14:textId="4519AF9B" w:rsidR="002E7909" w:rsidRDefault="002E7909" w:rsidP="007B446F">
      <w:pPr>
        <w:rPr>
          <w:sz w:val="23"/>
          <w:szCs w:val="23"/>
        </w:rPr>
      </w:pPr>
    </w:p>
    <w:p w14:paraId="0572B670" w14:textId="597EF363" w:rsidR="002E7909" w:rsidRDefault="002E7909" w:rsidP="002E7909">
      <w:pPr>
        <w:pStyle w:val="Heading4"/>
        <w:numPr>
          <w:ilvl w:val="0"/>
          <w:numId w:val="13"/>
        </w:numPr>
      </w:pPr>
      <w:r>
        <w:t xml:space="preserve">Ice phase </w:t>
      </w:r>
    </w:p>
    <w:p w14:paraId="21AF73E2" w14:textId="74718F80" w:rsidR="00270611" w:rsidRPr="008860CA" w:rsidRDefault="002E7909" w:rsidP="008860CA">
      <w:pPr>
        <w:rPr>
          <w:color w:val="FF0000"/>
        </w:rPr>
      </w:pPr>
      <w:r w:rsidRPr="008860CA">
        <w:rPr>
          <w:color w:val="FF0000"/>
        </w:rPr>
        <w:t xml:space="preserve">(I am lacking one level of </w:t>
      </w:r>
      <w:r w:rsidR="008860CA" w:rsidRPr="008860CA">
        <w:rPr>
          <w:color w:val="FF0000"/>
        </w:rPr>
        <w:t>sub-</w:t>
      </w:r>
      <w:r w:rsidRPr="008860CA">
        <w:rPr>
          <w:color w:val="FF0000"/>
        </w:rPr>
        <w:t>title</w:t>
      </w:r>
      <w:r w:rsidR="00722429" w:rsidRPr="008860CA">
        <w:rPr>
          <w:color w:val="FF0000"/>
        </w:rPr>
        <w:t xml:space="preserve"> here</w:t>
      </w:r>
      <w:r w:rsidR="008860CA">
        <w:rPr>
          <w:color w:val="FF0000"/>
        </w:rPr>
        <w:t xml:space="preserve"> </w:t>
      </w:r>
      <w:r w:rsidR="008860CA" w:rsidRPr="008860CA">
        <w:rPr>
          <w:color w:val="FF0000"/>
        </w:rPr>
        <w:t>(if I keep the 3 level you advised Simon)</w:t>
      </w:r>
      <w:r w:rsidRPr="008860CA">
        <w:rPr>
          <w:color w:val="FF0000"/>
        </w:rPr>
        <w:t>)</w:t>
      </w:r>
    </w:p>
    <w:p w14:paraId="75F958F5" w14:textId="0DE65C1D" w:rsidR="00722429" w:rsidRDefault="008860CA" w:rsidP="008860CA">
      <w:r>
        <w:t>The momentum transfer, Q, can probe the interatomic distances within a material</w:t>
      </w:r>
      <w:r w:rsidR="00E50A41">
        <w:t>, d</w:t>
      </w:r>
      <w:r>
        <w:t>.</w:t>
      </w:r>
    </w:p>
    <w:p w14:paraId="7AFB7A74" w14:textId="77777777" w:rsidR="008860CA" w:rsidRDefault="008860CA" w:rsidP="008860CA"/>
    <w:p w14:paraId="4A7C9116" w14:textId="7080FEF9" w:rsidR="008860CA" w:rsidRPr="008860CA" w:rsidRDefault="008860CA" w:rsidP="008860CA">
      <w:pPr>
        <w:rPr>
          <w:sz w:val="32"/>
          <w:szCs w:val="32"/>
        </w:rPr>
      </w:pPr>
      <m:oMathPara>
        <m:oMath>
          <m:r>
            <w:rPr>
              <w:rFonts w:ascii="Cambria Math" w:hAnsi="Cambria Math"/>
              <w:sz w:val="32"/>
              <w:szCs w:val="32"/>
            </w:rPr>
            <m:t xml:space="preserve">Q= </m:t>
          </m:r>
          <m:f>
            <m:fPr>
              <m:ctrlPr>
                <w:rPr>
                  <w:rFonts w:ascii="Cambria Math" w:hAnsi="Cambria Math"/>
                  <w:i/>
                  <w:sz w:val="32"/>
                  <w:szCs w:val="32"/>
                </w:rPr>
              </m:ctrlPr>
            </m:fPr>
            <m:num>
              <m:r>
                <w:rPr>
                  <w:rFonts w:ascii="Cambria Math" w:hAnsi="Cambria Math"/>
                  <w:sz w:val="32"/>
                  <w:szCs w:val="32"/>
                </w:rPr>
                <m:t>2π</m:t>
              </m:r>
            </m:num>
            <m:den>
              <m:r>
                <w:rPr>
                  <w:rFonts w:ascii="Cambria Math" w:hAnsi="Cambria Math"/>
                  <w:sz w:val="32"/>
                  <w:szCs w:val="32"/>
                </w:rPr>
                <m:t>d</m:t>
              </m:r>
            </m:den>
          </m:f>
        </m:oMath>
      </m:oMathPara>
    </w:p>
    <w:p w14:paraId="680193DC" w14:textId="77777777" w:rsidR="00E50A41" w:rsidRDefault="00E50A41" w:rsidP="008860CA"/>
    <w:p w14:paraId="3AD0243A" w14:textId="18EA1A59" w:rsidR="00722429" w:rsidRDefault="008860CA" w:rsidP="008860CA">
      <w:pPr>
        <w:rPr>
          <w:rStyle w:val="CitationThesisCar"/>
        </w:rPr>
      </w:pPr>
      <w:r>
        <w:t xml:space="preserve">For crystalline samples sharp peaks are produced at higher Q (small distances) and can be related to crystalline structure via Bragg`s law. For hexagonal ice (Ih), a triplet of Bragg peaks is expected at positions 1.59, 1.70 and 1.80 Angstrom-1. The peak at 1.70 will also be found in cubic ice (Ic) </w:t>
      </w:r>
      <w:r w:rsidRPr="008860CA">
        <w:rPr>
          <w:rStyle w:val="CitationThesisCar"/>
        </w:rPr>
        <w:t>(source)</w:t>
      </w:r>
      <w:r>
        <w:rPr>
          <w:rStyle w:val="CitationThesisCar"/>
        </w:rPr>
        <w:t>.</w:t>
      </w:r>
    </w:p>
    <w:p w14:paraId="676D80F9" w14:textId="4ED78BFC" w:rsidR="008860CA" w:rsidRDefault="00E50A41" w:rsidP="00E50A41">
      <w:pPr>
        <w:rPr>
          <w:rStyle w:val="CitationThesisCar"/>
        </w:rPr>
      </w:pPr>
      <w:r>
        <w:t xml:space="preserve">Figure 10 shows the neutron scattering signal I(Q) as a function of momentum transfer Q at 90 K of the 4 samples prepared using the proof of concept experiment whom method has been depicted in section 5.3 with experimental conditions summarized in table 1. The main conclusion of this work is that sample 3 which exhibit the lower ethane temperature range show less crystalline features, and this sample will be our focus for the following discussion. Despite not having good statistics due to the low amount of sample into the cell, a more in-depth analysis has been performed like the method used on a previous work involving ice particles obtained by spraying (from a nebulizer) into liquid nitrogen. </w:t>
      </w:r>
      <w:r w:rsidRPr="008860CA">
        <w:rPr>
          <w:rStyle w:val="CitationThesisCar"/>
        </w:rPr>
        <w:t>(source)</w:t>
      </w:r>
    </w:p>
    <w:p w14:paraId="3E221B7D" w14:textId="3D855530" w:rsidR="00136022" w:rsidRDefault="00136022" w:rsidP="00E50A41">
      <w:pPr>
        <w:rPr>
          <w:rStyle w:val="CitationThesisCar"/>
        </w:rPr>
      </w:pPr>
    </w:p>
    <w:p w14:paraId="3F21F6EB" w14:textId="400F7281" w:rsidR="00136022" w:rsidRDefault="00136022" w:rsidP="00E50A41"/>
    <w:p w14:paraId="2BA895DB" w14:textId="7D89C7F9" w:rsidR="00764ED0" w:rsidRDefault="00764ED0" w:rsidP="00E50A41"/>
    <w:p w14:paraId="29C99E5C" w14:textId="07BD8FE7" w:rsidR="00764ED0" w:rsidRDefault="00764ED0" w:rsidP="00E50A41"/>
    <w:p w14:paraId="0E4656D4" w14:textId="77777777" w:rsidR="00764ED0" w:rsidRDefault="00764ED0" w:rsidP="00E50A41"/>
    <w:p w14:paraId="12788C0B" w14:textId="35A14AC1" w:rsidR="00764ED0" w:rsidRPr="00764ED0" w:rsidRDefault="00764ED0" w:rsidP="00E50A41">
      <w:pPr>
        <w:rPr>
          <w:sz w:val="28"/>
          <w:szCs w:val="28"/>
        </w:rPr>
      </w:pPr>
      <w:r w:rsidRPr="00764ED0">
        <w:rPr>
          <w:sz w:val="28"/>
          <w:szCs w:val="28"/>
        </w:rPr>
        <w:lastRenderedPageBreak/>
        <w:t>a)</w:t>
      </w:r>
    </w:p>
    <w:p w14:paraId="6F17FC3B" w14:textId="06344C56" w:rsidR="00764ED0" w:rsidRDefault="00764ED0" w:rsidP="00E50A41">
      <w:r w:rsidRPr="005A630B">
        <w:rPr>
          <w:noProof/>
        </w:rPr>
        <w:drawing>
          <wp:inline distT="0" distB="0" distL="0" distR="0" wp14:anchorId="1F613E1C" wp14:editId="2C8E3A3E">
            <wp:extent cx="5280660" cy="3520441"/>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C:\Users\mwx82498\AppData\Local\Microsoft\Windows\INetCache\Content.Word\peak_fit_NIMROD00056630.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282672" cy="3521782"/>
                    </a:xfrm>
                    <a:prstGeom prst="rect">
                      <a:avLst/>
                    </a:prstGeom>
                    <a:noFill/>
                    <a:ln>
                      <a:noFill/>
                    </a:ln>
                  </pic:spPr>
                </pic:pic>
              </a:graphicData>
            </a:graphic>
          </wp:inline>
        </w:drawing>
      </w:r>
    </w:p>
    <w:p w14:paraId="370EDBE3" w14:textId="5323983D" w:rsidR="008860CA" w:rsidRDefault="00764ED0" w:rsidP="00764ED0">
      <w:pPr>
        <w:rPr>
          <w:sz w:val="28"/>
          <w:szCs w:val="28"/>
        </w:rPr>
      </w:pPr>
      <w:r>
        <w:rPr>
          <w:sz w:val="28"/>
          <w:szCs w:val="28"/>
        </w:rPr>
        <w:t>b</w:t>
      </w:r>
      <w:r w:rsidRPr="00764ED0">
        <w:rPr>
          <w:sz w:val="28"/>
          <w:szCs w:val="28"/>
        </w:rPr>
        <w:t>)</w:t>
      </w:r>
    </w:p>
    <w:p w14:paraId="50D241AD" w14:textId="0CF8EFDD" w:rsidR="00764ED0" w:rsidRDefault="00764ED0" w:rsidP="00764ED0">
      <w:r w:rsidRPr="005A630B">
        <w:rPr>
          <w:noProof/>
        </w:rPr>
        <w:drawing>
          <wp:inline distT="0" distB="0" distL="0" distR="0" wp14:anchorId="16AC5902" wp14:editId="01B2CA02">
            <wp:extent cx="5269229" cy="351282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C:\Users\mwx82498\AppData\Local\Microsoft\Windows\INetCache\Content.Word\peak_fit_NIMROD00056663.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05903" cy="3537270"/>
                    </a:xfrm>
                    <a:prstGeom prst="rect">
                      <a:avLst/>
                    </a:prstGeom>
                    <a:noFill/>
                    <a:ln>
                      <a:noFill/>
                    </a:ln>
                  </pic:spPr>
                </pic:pic>
              </a:graphicData>
            </a:graphic>
          </wp:inline>
        </w:drawing>
      </w:r>
    </w:p>
    <w:p w14:paraId="1EB2FEA9" w14:textId="53E05A82" w:rsidR="00764ED0" w:rsidRPr="00764ED0" w:rsidRDefault="00764ED0" w:rsidP="00764ED0">
      <w:pPr>
        <w:rPr>
          <w:sz w:val="28"/>
          <w:szCs w:val="28"/>
        </w:rPr>
      </w:pPr>
      <w:r>
        <w:rPr>
          <w:sz w:val="28"/>
          <w:szCs w:val="28"/>
        </w:rPr>
        <w:lastRenderedPageBreak/>
        <w:t>c)</w:t>
      </w:r>
    </w:p>
    <w:p w14:paraId="160FFD23" w14:textId="77777777" w:rsidR="00764ED0" w:rsidRDefault="00764ED0" w:rsidP="00764ED0">
      <w:pPr>
        <w:keepNext/>
      </w:pPr>
      <w:r w:rsidRPr="005A630B">
        <w:rPr>
          <w:noProof/>
        </w:rPr>
        <w:drawing>
          <wp:inline distT="0" distB="0" distL="0" distR="0" wp14:anchorId="12C633F0" wp14:editId="0038D9A3">
            <wp:extent cx="5295900" cy="353060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C:\Users\mwx82498\AppData\Local\Microsoft\Windows\INetCache\Content.Word\peak_fit_NIMROD00056675.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299715" cy="3533144"/>
                    </a:xfrm>
                    <a:prstGeom prst="rect">
                      <a:avLst/>
                    </a:prstGeom>
                    <a:noFill/>
                    <a:ln>
                      <a:noFill/>
                    </a:ln>
                  </pic:spPr>
                </pic:pic>
              </a:graphicData>
            </a:graphic>
          </wp:inline>
        </w:drawing>
      </w:r>
    </w:p>
    <w:p w14:paraId="69317768" w14:textId="23A8C08A" w:rsidR="00764ED0" w:rsidRDefault="00764ED0" w:rsidP="00764ED0">
      <w:pPr>
        <w:pStyle w:val="Caption"/>
      </w:pPr>
      <w:r w:rsidRPr="00764ED0">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3</w:t>
      </w:r>
      <w:r w:rsidR="00091F29">
        <w:rPr>
          <w:b/>
          <w:bCs/>
        </w:rPr>
        <w:fldChar w:fldCharType="end"/>
      </w:r>
      <w:r w:rsidRPr="00764ED0">
        <w:rPr>
          <w:b/>
          <w:bCs/>
        </w:rPr>
        <w:t>:</w:t>
      </w:r>
      <w:r>
        <w:t xml:space="preserve"> </w:t>
      </w:r>
      <w:r w:rsidRPr="00010569">
        <w:t>Fitting attempt of high Q data of sample 3 at a) 98K; b) 135K; c) 144K;</w:t>
      </w:r>
    </w:p>
    <w:p w14:paraId="6C770104" w14:textId="0266AEBB" w:rsidR="00764ED0" w:rsidRPr="00D118D5" w:rsidRDefault="00D118D5" w:rsidP="00764ED0">
      <w:pPr>
        <w:rPr>
          <w:color w:val="FF0000"/>
        </w:rPr>
      </w:pPr>
      <w:r w:rsidRPr="00D118D5">
        <w:rPr>
          <w:color w:val="FF0000"/>
        </w:rPr>
        <w:t>(the quality of the figure is not great, but I have taken them from a document prepared by Sabrina and I don’t have the code to replot them.)</w:t>
      </w:r>
    </w:p>
    <w:p w14:paraId="34B4E257" w14:textId="7F2BA0C2" w:rsidR="00764ED0" w:rsidRDefault="00764ED0" w:rsidP="00764ED0">
      <w:r>
        <w:t>The signal to noise is low but the asymmetric diffraction pattern is best fitted by hexagonal ice but with smaller crystallites than the particles obtained in liquid nitrogen.</w:t>
      </w:r>
    </w:p>
    <w:p w14:paraId="47C331C8" w14:textId="70B1D074" w:rsidR="00764ED0" w:rsidRDefault="00764ED0" w:rsidP="00764ED0"/>
    <w:p w14:paraId="68635C95" w14:textId="346BE4F5" w:rsidR="00764ED0" w:rsidRDefault="00764ED0" w:rsidP="00764ED0">
      <w:pPr>
        <w:pStyle w:val="Heading4"/>
        <w:numPr>
          <w:ilvl w:val="0"/>
          <w:numId w:val="13"/>
        </w:numPr>
      </w:pPr>
      <w:r>
        <w:t>Surface structure</w:t>
      </w:r>
    </w:p>
    <w:p w14:paraId="2A3B6871" w14:textId="44227DEF" w:rsidR="00764ED0" w:rsidRDefault="00764ED0" w:rsidP="00764ED0"/>
    <w:p w14:paraId="45C8DFD9" w14:textId="77777777" w:rsidR="00DE3E03" w:rsidRDefault="00DE3E03" w:rsidP="00DE3E03">
      <w:r>
        <w:t xml:space="preserve">To understand the surface properties of our samples, a Porod analysis has been performed to fit the low Q data, cf equation X, where </w:t>
      </w:r>
      <w:r>
        <w:rPr>
          <w:rFonts w:ascii="Cambria Math" w:hAnsi="Cambria Math" w:cs="Cambria Math"/>
        </w:rPr>
        <w:t>(Δ𝜌</w:t>
      </w:r>
      <w:r>
        <w:rPr>
          <w:rFonts w:ascii="Cambria Math" w:hAnsi="Cambria Math" w:cs="Cambria Math"/>
          <w:sz w:val="17"/>
          <w:szCs w:val="17"/>
        </w:rPr>
        <w:t>𝑖</w:t>
      </w:r>
      <w:r>
        <w:rPr>
          <w:rFonts w:ascii="Cambria Math" w:hAnsi="Cambria Math" w:cs="Cambria Math"/>
        </w:rPr>
        <w:t>)</w:t>
      </w:r>
      <w:r w:rsidRPr="00DE3E03">
        <w:rPr>
          <w:rFonts w:ascii="Cambria Math" w:hAnsi="Cambria Math" w:cs="Cambria Math"/>
          <w:vertAlign w:val="superscript"/>
        </w:rPr>
        <w:t>2</w:t>
      </w:r>
      <w:r w:rsidRPr="00DE3E03">
        <w:rPr>
          <w:rFonts w:ascii="Cambria Math" w:hAnsi="Cambria Math" w:cs="Cambria Math"/>
        </w:rPr>
        <w:t xml:space="preserve"> </w:t>
      </w:r>
      <w:r>
        <w:t xml:space="preserve">is the scattering length density difference, SSA is the specific surface are and d is the Porod exponent. </w:t>
      </w:r>
    </w:p>
    <w:p w14:paraId="464067BD" w14:textId="25F3DCAA" w:rsidR="00DE3E03" w:rsidRDefault="00DE3E03" w:rsidP="00DE3E03">
      <w:r>
        <w:t>Strictly speaking, we have three-component systems: D</w:t>
      </w:r>
      <w:r w:rsidRPr="00DE3E03">
        <w:rPr>
          <w:vertAlign w:val="subscript"/>
        </w:rPr>
        <w:t>2</w:t>
      </w:r>
      <w:r>
        <w:t xml:space="preserve">O, </w:t>
      </w:r>
      <w:r w:rsidRPr="00DE3E03">
        <w:t>C</w:t>
      </w:r>
      <w:r w:rsidRPr="00DE3E03">
        <w:rPr>
          <w:vertAlign w:val="subscript"/>
        </w:rPr>
        <w:t>2</w:t>
      </w:r>
      <w:r w:rsidRPr="00DE3E03">
        <w:t>H</w:t>
      </w:r>
      <w:r w:rsidRPr="00DE3E03">
        <w:rPr>
          <w:vertAlign w:val="subscript"/>
        </w:rPr>
        <w:t>6</w:t>
      </w:r>
      <w:r>
        <w:t>, and He. We therefore may have the following interface types: D</w:t>
      </w:r>
      <w:r w:rsidRPr="00DE3E03">
        <w:rPr>
          <w:vertAlign w:val="subscript"/>
        </w:rPr>
        <w:t>2</w:t>
      </w:r>
      <w:r>
        <w:t>O – He (abbreviated DH), D</w:t>
      </w:r>
      <w:r w:rsidRPr="00DE3E03">
        <w:rPr>
          <w:vertAlign w:val="subscript"/>
        </w:rPr>
        <w:t>2</w:t>
      </w:r>
      <w:r>
        <w:t xml:space="preserve">O – </w:t>
      </w:r>
      <w:r w:rsidRPr="00DE3E03">
        <w:t>C</w:t>
      </w:r>
      <w:r w:rsidRPr="00DE3E03">
        <w:rPr>
          <w:vertAlign w:val="subscript"/>
        </w:rPr>
        <w:t>2</w:t>
      </w:r>
      <w:r w:rsidRPr="00DE3E03">
        <w:t>H</w:t>
      </w:r>
      <w:r w:rsidRPr="00DE3E03">
        <w:rPr>
          <w:vertAlign w:val="subscript"/>
        </w:rPr>
        <w:t>6</w:t>
      </w:r>
      <w:r>
        <w:rPr>
          <w:sz w:val="16"/>
          <w:szCs w:val="16"/>
        </w:rPr>
        <w:t xml:space="preserve"> </w:t>
      </w:r>
      <w:r>
        <w:t xml:space="preserve">(abbreviated DC), and </w:t>
      </w:r>
      <w:r w:rsidRPr="00DE3E03">
        <w:t>C</w:t>
      </w:r>
      <w:r w:rsidRPr="00DE3E03">
        <w:rPr>
          <w:vertAlign w:val="subscript"/>
        </w:rPr>
        <w:t>2</w:t>
      </w:r>
      <w:r w:rsidRPr="00DE3E03">
        <w:t>H</w:t>
      </w:r>
      <w:r w:rsidRPr="00DE3E03">
        <w:rPr>
          <w:vertAlign w:val="subscript"/>
        </w:rPr>
        <w:t>6</w:t>
      </w:r>
      <w:r>
        <w:rPr>
          <w:sz w:val="16"/>
          <w:szCs w:val="16"/>
        </w:rPr>
        <w:t xml:space="preserve"> </w:t>
      </w:r>
      <w:r>
        <w:t xml:space="preserve">– He (abbreviated CH). </w:t>
      </w:r>
    </w:p>
    <w:p w14:paraId="7A460D37" w14:textId="2FD8AAAF" w:rsidR="00764ED0" w:rsidRPr="00764ED0" w:rsidRDefault="00DE3E03" w:rsidP="00DE3E03">
      <w:r>
        <w:lastRenderedPageBreak/>
        <w:t>The low-Q signal is thus given by the sum of three Porod terms, one for each interface type:</w:t>
      </w:r>
    </w:p>
    <w:p w14:paraId="7096E886" w14:textId="5AEC014F" w:rsidR="00764ED0" w:rsidRPr="00FA32C0" w:rsidRDefault="00764ED0" w:rsidP="00764ED0">
      <w:pPr>
        <w:rPr>
          <w:sz w:val="28"/>
          <w:szCs w:val="28"/>
        </w:rPr>
      </w:pPr>
    </w:p>
    <w:p w14:paraId="2A838335" w14:textId="77777777" w:rsidR="00FA32C0" w:rsidRPr="00FA32C0" w:rsidRDefault="00FA32C0" w:rsidP="00FA32C0">
      <w:pPr>
        <w:rPr>
          <w:rFonts w:eastAsiaTheme="minorEastAsia"/>
          <w:sz w:val="28"/>
          <w:szCs w:val="28"/>
        </w:rPr>
      </w:pPr>
      <m:oMathPara>
        <m:oMath>
          <m:r>
            <w:rPr>
              <w:rFonts w:ascii="Cambria Math" w:hAnsi="Cambria Math"/>
              <w:sz w:val="28"/>
              <w:szCs w:val="28"/>
            </w:rPr>
            <m:t>I</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 xml:space="preserve">= </m:t>
          </m:r>
          <m:r>
            <m:rPr>
              <m:sty m:val="p"/>
            </m:rPr>
            <w:rPr>
              <w:rFonts w:ascii="Cambria Math" w:hAnsi="Cambria Math"/>
              <w:sz w:val="28"/>
              <w:szCs w:val="28"/>
            </w:rPr>
            <m:t>offset</m:t>
          </m:r>
          <m:r>
            <w:rPr>
              <w:rFonts w:ascii="Cambria Math" w:hAnsi="Cambria Math"/>
              <w:sz w:val="28"/>
              <w:szCs w:val="28"/>
            </w:rPr>
            <m:t>+2π</m:t>
          </m:r>
          <m:nary>
            <m:naryPr>
              <m:chr m:val="∑"/>
              <m:limLoc m:val="undOvr"/>
              <m:supHide m:val="1"/>
              <m:ctrlPr>
                <w:rPr>
                  <w:rFonts w:ascii="Cambria Math" w:hAnsi="Cambria Math"/>
                  <w:i/>
                  <w:sz w:val="28"/>
                  <w:szCs w:val="28"/>
                </w:rPr>
              </m:ctrlPr>
            </m:naryPr>
            <m:sub>
              <m:r>
                <w:rPr>
                  <w:rFonts w:ascii="Cambria Math" w:hAnsi="Cambria Math"/>
                  <w:sz w:val="28"/>
                  <w:szCs w:val="28"/>
                </w:rPr>
                <m:t>i</m:t>
              </m:r>
            </m:sub>
            <m:sup/>
            <m:e>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i</m:t>
                          </m:r>
                        </m:sub>
                      </m:sSub>
                    </m:e>
                  </m:d>
                </m:e>
                <m:sup>
                  <m:r>
                    <w:rPr>
                      <w:rFonts w:ascii="Cambria Math" w:hAnsi="Cambria Math"/>
                      <w:sz w:val="28"/>
                      <w:szCs w:val="28"/>
                    </w:rPr>
                    <m:t>2</m:t>
                  </m:r>
                </m:sup>
              </m:sSup>
              <m:r>
                <w:rPr>
                  <w:rFonts w:ascii="Cambria Math" w:hAnsi="Cambria Math"/>
                  <w:sz w:val="28"/>
                  <w:szCs w:val="28"/>
                </w:rPr>
                <m:t>∙</m:t>
              </m:r>
              <m:sSub>
                <m:sSubPr>
                  <m:ctrlPr>
                    <w:rPr>
                      <w:rFonts w:ascii="Cambria Math" w:hAnsi="Cambria Math"/>
                      <w:i/>
                      <w:sz w:val="28"/>
                      <w:szCs w:val="28"/>
                    </w:rPr>
                  </m:ctrlPr>
                </m:sSubPr>
                <m:e>
                  <m:r>
                    <m:rPr>
                      <m:sty m:val="p"/>
                    </m:rPr>
                    <w:rPr>
                      <w:rFonts w:ascii="Cambria Math" w:hAnsi="Cambria Math"/>
                      <w:sz w:val="28"/>
                      <w:szCs w:val="28"/>
                    </w:rPr>
                    <m:t>SSA</m:t>
                  </m:r>
                </m:e>
                <m:sub>
                  <m:r>
                    <w:rPr>
                      <w:rFonts w:ascii="Cambria Math" w:hAnsi="Cambria Math"/>
                      <w:sz w:val="28"/>
                      <w:szCs w:val="28"/>
                    </w:rPr>
                    <m:t>i</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i</m:t>
                      </m:r>
                    </m:sub>
                  </m:sSub>
                </m:sup>
              </m:sSup>
            </m:e>
          </m:nary>
          <m:r>
            <w:rPr>
              <w:rFonts w:ascii="Cambria Math" w:hAnsi="Cambria Math"/>
              <w:sz w:val="28"/>
              <w:szCs w:val="28"/>
            </w:rPr>
            <m:t xml:space="preserve">     , i=</m:t>
          </m:r>
          <m:r>
            <m:rPr>
              <m:sty m:val="p"/>
            </m:rPr>
            <w:rPr>
              <w:rFonts w:ascii="Cambria Math" w:hAnsi="Cambria Math"/>
              <w:sz w:val="28"/>
              <w:szCs w:val="28"/>
            </w:rPr>
            <m:t>DH</m:t>
          </m:r>
          <m:r>
            <w:rPr>
              <w:rFonts w:ascii="Cambria Math" w:hAnsi="Cambria Math"/>
              <w:sz w:val="28"/>
              <w:szCs w:val="28"/>
            </w:rPr>
            <m:t xml:space="preserve">, </m:t>
          </m:r>
          <m:r>
            <m:rPr>
              <m:sty m:val="p"/>
            </m:rPr>
            <w:rPr>
              <w:rFonts w:ascii="Cambria Math" w:hAnsi="Cambria Math"/>
              <w:sz w:val="28"/>
              <w:szCs w:val="28"/>
            </w:rPr>
            <m:t>DC</m:t>
          </m:r>
          <m:r>
            <w:rPr>
              <w:rFonts w:ascii="Cambria Math" w:hAnsi="Cambria Math"/>
              <w:sz w:val="28"/>
              <w:szCs w:val="28"/>
            </w:rPr>
            <m:t xml:space="preserve">, </m:t>
          </m:r>
          <m:r>
            <m:rPr>
              <m:sty m:val="p"/>
            </m:rPr>
            <w:rPr>
              <w:rFonts w:ascii="Cambria Math" w:hAnsi="Cambria Math"/>
              <w:sz w:val="28"/>
              <w:szCs w:val="28"/>
            </w:rPr>
            <m:t>CH</m:t>
          </m:r>
        </m:oMath>
      </m:oMathPara>
    </w:p>
    <w:p w14:paraId="124D4819" w14:textId="77777777" w:rsidR="00FA32C0" w:rsidRPr="00FA32C0" w:rsidRDefault="0066106C" w:rsidP="00FA32C0">
      <w:pPr>
        <w:rPr>
          <w:rFonts w:eastAsiaTheme="minorEastAsia"/>
          <w:sz w:val="28"/>
          <w:szCs w:val="28"/>
        </w:rPr>
      </w:pPr>
      <m:oMathPara>
        <m:oMath>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CH</m:t>
                      </m:r>
                    </m:sub>
                  </m:sSub>
                </m:e>
              </m:d>
            </m:e>
            <m:sup>
              <m:r>
                <w:rPr>
                  <w:rFonts w:ascii="Cambria Math" w:hAnsi="Cambria Math"/>
                  <w:sz w:val="28"/>
                  <w:szCs w:val="28"/>
                </w:rPr>
                <m:t>2</m:t>
              </m:r>
            </m:sup>
          </m:sSup>
          <m:r>
            <w:rPr>
              <w:rFonts w:ascii="Cambria Math" w:hAnsi="Cambria Math"/>
              <w:sz w:val="28"/>
              <w:szCs w:val="28"/>
            </w:rPr>
            <m:t>=3.4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39D39144" w14:textId="77777777" w:rsidR="00FA32C0" w:rsidRPr="00FA32C0" w:rsidRDefault="0066106C" w:rsidP="00FA32C0">
      <w:pPr>
        <w:rPr>
          <w:rFonts w:eastAsiaTheme="minorEastAsia"/>
          <w:sz w:val="28"/>
          <w:szCs w:val="28"/>
        </w:rPr>
      </w:pPr>
      <m:oMathPara>
        <m:oMath>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DH</m:t>
                      </m:r>
                    </m:sub>
                  </m:sSub>
                </m:e>
              </m:d>
            </m:e>
            <m:sup>
              <m:r>
                <w:rPr>
                  <w:rFonts w:ascii="Cambria Math" w:hAnsi="Cambria Math"/>
                  <w:sz w:val="28"/>
                  <w:szCs w:val="28"/>
                </w:rPr>
                <m:t>2</m:t>
              </m:r>
            </m:sup>
          </m:sSup>
          <m:r>
            <w:rPr>
              <w:rFonts w:ascii="Cambria Math" w:hAnsi="Cambria Math"/>
              <w:sz w:val="28"/>
              <w:szCs w:val="28"/>
            </w:rPr>
            <m:t>=33.2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0478C1A9" w14:textId="77777777" w:rsidR="00FA32C0" w:rsidRPr="00FA32C0" w:rsidRDefault="00FA32C0" w:rsidP="00FA32C0">
      <w:pPr>
        <w:rPr>
          <w:rFonts w:eastAsiaTheme="minorEastAsia"/>
          <w:sz w:val="28"/>
          <w:szCs w:val="28"/>
        </w:rPr>
      </w:pPr>
      <m:oMathPara>
        <m:oMath>
          <m:r>
            <w:rPr>
              <w:rFonts w:ascii="Cambria Math" w:hAnsi="Cambria Math"/>
              <w:sz w:val="28"/>
              <w:szCs w:val="28"/>
            </w:rPr>
            <m:t xml:space="preserve"> </m:t>
          </m:r>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DC</m:t>
                      </m:r>
                    </m:sub>
                  </m:sSub>
                </m:e>
              </m:d>
            </m:e>
            <m:sup>
              <m:r>
                <w:rPr>
                  <w:rFonts w:ascii="Cambria Math" w:hAnsi="Cambria Math"/>
                  <w:sz w:val="28"/>
                  <w:szCs w:val="28"/>
                </w:rPr>
                <m:t>2</m:t>
              </m:r>
            </m:sup>
          </m:sSup>
          <m:r>
            <w:rPr>
              <w:rFonts w:ascii="Cambria Math" w:hAnsi="Cambria Math"/>
              <w:sz w:val="28"/>
              <w:szCs w:val="28"/>
            </w:rPr>
            <m:t>=57.6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5DBC6010" w14:textId="77777777" w:rsidR="00E61C07" w:rsidRDefault="00E61C07" w:rsidP="00E61C07"/>
    <w:p w14:paraId="2AFB090B" w14:textId="1EBE3B9A" w:rsidR="00FA32C0" w:rsidRDefault="00E61C07" w:rsidP="00E61C07">
      <w:r>
        <w:t>However, this function has too many parameters and no fitting attempt converged. We have chosen instead to fit a simple Porod function.</w:t>
      </w:r>
    </w:p>
    <w:p w14:paraId="61663EC9" w14:textId="36FC068F" w:rsidR="00FA32C0" w:rsidRDefault="00FA32C0" w:rsidP="00764ED0">
      <w:pPr>
        <w:rPr>
          <w:sz w:val="23"/>
          <w:szCs w:val="23"/>
        </w:rPr>
      </w:pPr>
    </w:p>
    <w:p w14:paraId="6B93E87B" w14:textId="77777777" w:rsidR="00E61C07" w:rsidRPr="00E61C07" w:rsidRDefault="00E61C07" w:rsidP="00E61C07">
      <w:pPr>
        <w:rPr>
          <w:rFonts w:eastAsiaTheme="minorEastAsia"/>
          <w:sz w:val="28"/>
          <w:szCs w:val="28"/>
        </w:rPr>
      </w:pPr>
      <m:oMathPara>
        <m:oMath>
          <m:r>
            <w:rPr>
              <w:rFonts w:ascii="Cambria Math" w:hAnsi="Cambria Math"/>
              <w:sz w:val="28"/>
              <w:szCs w:val="28"/>
            </w:rPr>
            <m:t>I</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 xml:space="preserve">= </m:t>
          </m:r>
          <m:r>
            <m:rPr>
              <m:sty m:val="p"/>
            </m:rPr>
            <w:rPr>
              <w:rFonts w:ascii="Cambria Math" w:hAnsi="Cambria Math"/>
              <w:sz w:val="28"/>
              <w:szCs w:val="28"/>
            </w:rPr>
            <m:t>offset</m:t>
          </m:r>
          <m:r>
            <w:rPr>
              <w:rFonts w:ascii="Cambria Math" w:hAnsi="Cambria Math"/>
              <w:sz w:val="28"/>
              <w:szCs w:val="28"/>
            </w:rPr>
            <m:t>+2π∙</m:t>
          </m:r>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ρ</m:t>
                  </m:r>
                </m:e>
              </m:d>
            </m:e>
            <m:sup>
              <m:r>
                <w:rPr>
                  <w:rFonts w:ascii="Cambria Math" w:hAnsi="Cambria Math"/>
                  <w:sz w:val="28"/>
                  <w:szCs w:val="28"/>
                </w:rPr>
                <m:t>2</m:t>
              </m:r>
            </m:sup>
          </m:sSup>
          <m:r>
            <w:rPr>
              <w:rFonts w:ascii="Cambria Math" w:hAnsi="Cambria Math"/>
              <w:sz w:val="28"/>
              <w:szCs w:val="28"/>
            </w:rPr>
            <m:t>∙</m:t>
          </m:r>
          <m:r>
            <m:rPr>
              <m:sty m:val="p"/>
            </m:rPr>
            <w:rPr>
              <w:rFonts w:ascii="Cambria Math" w:hAnsi="Cambria Math"/>
              <w:sz w:val="28"/>
              <w:szCs w:val="28"/>
            </w:rPr>
            <m:t>SSA</m:t>
          </m:r>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d</m:t>
              </m:r>
            </m:sup>
          </m:sSup>
        </m:oMath>
      </m:oMathPara>
    </w:p>
    <w:p w14:paraId="7D9471E3" w14:textId="74D59B75" w:rsidR="00E61C07" w:rsidRDefault="00E61C07" w:rsidP="00764ED0">
      <w:pPr>
        <w:rPr>
          <w:sz w:val="28"/>
          <w:szCs w:val="28"/>
        </w:rPr>
      </w:pPr>
    </w:p>
    <w:p w14:paraId="41B9CF3D" w14:textId="487B6324" w:rsidR="002E695D" w:rsidRDefault="002E695D" w:rsidP="002E695D">
      <w:r>
        <w:t xml:space="preserve">This assumes that all interfaces have the same structure, hence the same d-parameter. Based on that assumption, the total contrast </w:t>
      </w:r>
      <w:r w:rsidRPr="002E695D">
        <w:rPr>
          <w:rFonts w:ascii="Cambria Math" w:hAnsi="Cambria Math" w:cs="Cambria Math"/>
        </w:rPr>
        <w:t>(Δ𝜌)</w:t>
      </w:r>
      <w:r w:rsidRPr="002E695D">
        <w:rPr>
          <w:rFonts w:ascii="Cambria Math" w:hAnsi="Cambria Math" w:cs="Cambria Math"/>
          <w:vertAlign w:val="superscript"/>
        </w:rPr>
        <w:t>2</w:t>
      </w:r>
      <w:r w:rsidRPr="002E695D">
        <w:t xml:space="preserve"> </w:t>
      </w:r>
      <w:r>
        <w:t>will be a weighted sum of the individual contrasts for each interface type, as shown in the plot below.</w:t>
      </w:r>
    </w:p>
    <w:p w14:paraId="409746A0" w14:textId="067D4D35" w:rsidR="002E695D" w:rsidRDefault="002E695D" w:rsidP="002E695D"/>
    <w:p w14:paraId="10079F02" w14:textId="0F6BBE69" w:rsidR="002E695D" w:rsidRDefault="002E695D" w:rsidP="002E695D"/>
    <w:p w14:paraId="33747BD7" w14:textId="16BFBBB4" w:rsidR="002E695D" w:rsidRDefault="002E695D" w:rsidP="002E695D"/>
    <w:p w14:paraId="54909EA3" w14:textId="4B22C089" w:rsidR="002E695D" w:rsidRDefault="002E695D" w:rsidP="002E695D"/>
    <w:p w14:paraId="0F412223" w14:textId="50C74E70" w:rsidR="002E695D" w:rsidRDefault="002E695D" w:rsidP="002E695D"/>
    <w:p w14:paraId="09190199" w14:textId="1F5EF512" w:rsidR="002E695D" w:rsidRDefault="002E695D" w:rsidP="002E695D"/>
    <w:p w14:paraId="18EC66A5" w14:textId="402A76C6" w:rsidR="002E695D" w:rsidRDefault="002E695D" w:rsidP="002E695D"/>
    <w:p w14:paraId="1F79923A" w14:textId="77777777" w:rsidR="002E695D" w:rsidRDefault="002E695D" w:rsidP="002E695D">
      <w:pPr>
        <w:keepNext/>
      </w:pPr>
      <w:r w:rsidRPr="002E695D">
        <w:rPr>
          <w:rFonts w:ascii="Calibri" w:eastAsia="Times New Roman" w:hAnsi="Calibri" w:cs="Times New Roman"/>
          <w:noProof/>
          <w:lang w:val="en-GB"/>
        </w:rPr>
        <w:lastRenderedPageBreak/>
        <w:drawing>
          <wp:inline distT="0" distB="0" distL="0" distR="0" wp14:anchorId="00355E2E" wp14:editId="5AEC9579">
            <wp:extent cx="5972810" cy="4479925"/>
            <wp:effectExtent l="0" t="0" r="8890" b="0"/>
            <wp:docPr id="42" name="Image 42" descr="scattering_length_density_difference_as_function_of_interface_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attering_length_density_difference_as_function_of_interface_type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2810" cy="4479925"/>
                    </a:xfrm>
                    <a:prstGeom prst="rect">
                      <a:avLst/>
                    </a:prstGeom>
                    <a:noFill/>
                    <a:ln>
                      <a:noFill/>
                    </a:ln>
                  </pic:spPr>
                </pic:pic>
              </a:graphicData>
            </a:graphic>
          </wp:inline>
        </w:drawing>
      </w:r>
    </w:p>
    <w:p w14:paraId="381B5190" w14:textId="29E3A80A" w:rsidR="002E695D" w:rsidRDefault="002E695D" w:rsidP="002E695D">
      <w:pPr>
        <w:pStyle w:val="Caption"/>
      </w:pPr>
      <w:r w:rsidRPr="002E695D">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4</w:t>
      </w:r>
      <w:r w:rsidR="00091F29">
        <w:rPr>
          <w:b/>
          <w:bCs/>
        </w:rPr>
        <w:fldChar w:fldCharType="end"/>
      </w:r>
      <w:r w:rsidRPr="002E695D">
        <w:rPr>
          <w:b/>
          <w:bCs/>
        </w:rPr>
        <w:t>:</w:t>
      </w:r>
      <w:r>
        <w:t xml:space="preserve"> </w:t>
      </w:r>
      <w:r w:rsidRPr="004837BB">
        <w:t>Total scattering length density differences for the different interfaces present in our samples (from Sabrina Gärtner)</w:t>
      </w:r>
    </w:p>
    <w:p w14:paraId="3822D01F" w14:textId="3F7D4705" w:rsidR="002E695D" w:rsidRDefault="002E695D" w:rsidP="002E695D">
      <w:pPr>
        <w:rPr>
          <w:sz w:val="28"/>
          <w:szCs w:val="28"/>
        </w:rPr>
      </w:pPr>
    </w:p>
    <w:p w14:paraId="441A5CA3" w14:textId="3C260F5F" w:rsidR="002E695D" w:rsidRDefault="002E695D" w:rsidP="002E695D">
      <w:r>
        <w:t>The derived SSA depends on the value chosen for the contrast. We have chosen that to be the contrast of D</w:t>
      </w:r>
      <w:r w:rsidRPr="002B53A3">
        <w:rPr>
          <w:vertAlign w:val="subscript"/>
        </w:rPr>
        <w:t>2</w:t>
      </w:r>
      <w:r>
        <w:t>O, meaning that at high T, where ethane is gone, the derived SSA will be meaningful. We have run the analysis on all 4 samples, although samples 1 and 2 show too few signals at low-Q to allow reliable fitting at any temperature.</w:t>
      </w:r>
    </w:p>
    <w:p w14:paraId="1B288D8D" w14:textId="7DCB0C1F" w:rsidR="002E695D" w:rsidRDefault="002E695D" w:rsidP="002E695D"/>
    <w:p w14:paraId="77BFCCF2" w14:textId="77777777" w:rsidR="002E695D" w:rsidRDefault="002E695D" w:rsidP="002E695D">
      <w:pPr>
        <w:keepNext/>
      </w:pPr>
      <w:r w:rsidRPr="002E695D">
        <w:rPr>
          <w:rFonts w:ascii="Calibri" w:eastAsia="Calibri" w:hAnsi="Calibri" w:cs="Times New Roman"/>
          <w:noProof/>
          <w:lang w:val="en-GB"/>
        </w:rPr>
        <w:lastRenderedPageBreak/>
        <w:drawing>
          <wp:inline distT="0" distB="0" distL="0" distR="0" wp14:anchorId="5A4BF725" wp14:editId="432F29FE">
            <wp:extent cx="5972810" cy="3979545"/>
            <wp:effectExtent l="0" t="0" r="8890" b="1905"/>
            <wp:docPr id="44" name="Image 44" descr="porod_d_parameter_vs_temp_2018-0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rod_d_parameter_vs_temp_2018-07-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72810" cy="3979545"/>
                    </a:xfrm>
                    <a:prstGeom prst="rect">
                      <a:avLst/>
                    </a:prstGeom>
                    <a:noFill/>
                    <a:ln>
                      <a:noFill/>
                    </a:ln>
                  </pic:spPr>
                </pic:pic>
              </a:graphicData>
            </a:graphic>
          </wp:inline>
        </w:drawing>
      </w:r>
    </w:p>
    <w:p w14:paraId="719D006A" w14:textId="6F4889D8" w:rsidR="002E695D" w:rsidRDefault="002E695D" w:rsidP="002E695D">
      <w:pPr>
        <w:pStyle w:val="Caption"/>
        <w:rPr>
          <w:sz w:val="28"/>
          <w:szCs w:val="28"/>
        </w:rPr>
      </w:pPr>
      <w:r w:rsidRPr="002E695D">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5</w:t>
      </w:r>
      <w:r w:rsidR="00091F29">
        <w:rPr>
          <w:b/>
          <w:bCs/>
        </w:rPr>
        <w:fldChar w:fldCharType="end"/>
      </w:r>
      <w:r w:rsidRPr="002E695D">
        <w:rPr>
          <w:b/>
          <w:bCs/>
        </w:rPr>
        <w:t>:</w:t>
      </w:r>
      <w:r>
        <w:t xml:space="preserve"> </w:t>
      </w:r>
      <w:r w:rsidRPr="00391C8A">
        <w:t>Porod exponent, d, vs temperature</w:t>
      </w:r>
    </w:p>
    <w:p w14:paraId="139B14E5" w14:textId="05027049" w:rsidR="002E695D" w:rsidRDefault="002E695D" w:rsidP="002E695D">
      <w:pPr>
        <w:rPr>
          <w:sz w:val="28"/>
          <w:szCs w:val="28"/>
        </w:rPr>
      </w:pPr>
    </w:p>
    <w:p w14:paraId="61EF1118" w14:textId="51751F99" w:rsidR="002E695D" w:rsidRDefault="002E695D" w:rsidP="002E695D">
      <w:r>
        <w:t xml:space="preserve">At low temperature, d is above 4, which mean that we have got a contribution from diffuse interface. As </w:t>
      </w:r>
      <w:r w:rsidRPr="002E695D">
        <w:rPr>
          <w:rFonts w:ascii="Cambria Math" w:hAnsi="Cambria Math" w:cs="Cambria Math"/>
        </w:rPr>
        <w:t>(Δ𝜌𝐶𝐻)</w:t>
      </w:r>
      <w:r w:rsidRPr="002E695D">
        <w:rPr>
          <w:rFonts w:ascii="Cambria Math" w:hAnsi="Cambria Math" w:cs="Cambria Math"/>
          <w:vertAlign w:val="superscript"/>
        </w:rPr>
        <w:t>2</w:t>
      </w:r>
      <w:r w:rsidRPr="002E695D">
        <w:rPr>
          <w:rFonts w:ascii="Cambria Math" w:hAnsi="Cambria Math" w:cs="Cambria Math"/>
        </w:rPr>
        <w:t>&lt; (Δ𝜌𝐷𝐻)</w:t>
      </w:r>
      <w:r w:rsidRPr="002E695D">
        <w:rPr>
          <w:rFonts w:ascii="Cambria Math" w:hAnsi="Cambria Math" w:cs="Cambria Math"/>
          <w:vertAlign w:val="superscript"/>
        </w:rPr>
        <w:t>2</w:t>
      </w:r>
      <w:r w:rsidRPr="002E695D">
        <w:rPr>
          <w:rFonts w:ascii="Cambria Math" w:hAnsi="Cambria Math" w:cs="Cambria Math"/>
        </w:rPr>
        <w:t>&lt; (Δ𝜌𝐷𝐶)</w:t>
      </w:r>
      <w:r w:rsidRPr="002E695D">
        <w:rPr>
          <w:rFonts w:ascii="Cambria Math" w:hAnsi="Cambria Math" w:cs="Cambria Math"/>
          <w:vertAlign w:val="superscript"/>
        </w:rPr>
        <w:t>2</w:t>
      </w:r>
      <w:r w:rsidRPr="002E695D">
        <w:t>, the</w:t>
      </w:r>
      <w:r>
        <w:t xml:space="preserve"> main contribution at low T must be from </w:t>
      </w:r>
      <w:r w:rsidRPr="002B53A3">
        <w:t>C</w:t>
      </w:r>
      <w:r w:rsidRPr="002B53A3">
        <w:rPr>
          <w:vertAlign w:val="subscript"/>
        </w:rPr>
        <w:t>2</w:t>
      </w:r>
      <w:r w:rsidRPr="002B53A3">
        <w:t>H</w:t>
      </w:r>
      <w:r w:rsidRPr="002B53A3">
        <w:rPr>
          <w:vertAlign w:val="subscript"/>
        </w:rPr>
        <w:t>6</w:t>
      </w:r>
      <w:r>
        <w:rPr>
          <w:sz w:val="16"/>
          <w:szCs w:val="16"/>
        </w:rPr>
        <w:t xml:space="preserve"> </w:t>
      </w:r>
      <w:r>
        <w:t xml:space="preserve">– He interfaces, meaning that ethane forms a diffuse surface layer around our particles. </w:t>
      </w:r>
    </w:p>
    <w:p w14:paraId="499A4648" w14:textId="2B6FC27A" w:rsidR="002E695D" w:rsidRDefault="002E695D" w:rsidP="002E695D">
      <w:pPr>
        <w:rPr>
          <w:sz w:val="28"/>
          <w:szCs w:val="28"/>
        </w:rPr>
      </w:pPr>
      <w:r>
        <w:t>However, at T &gt; 140K, when ethane has desorbed, d drops to 4 or slightly below, indicating smooth or slightly rough, sharp interfaces.</w:t>
      </w:r>
    </w:p>
    <w:p w14:paraId="3292C8FA" w14:textId="4434EF98" w:rsidR="002E695D" w:rsidRDefault="002E695D" w:rsidP="002E695D">
      <w:pPr>
        <w:rPr>
          <w:sz w:val="28"/>
          <w:szCs w:val="28"/>
        </w:rPr>
      </w:pPr>
    </w:p>
    <w:p w14:paraId="66B01928" w14:textId="77777777" w:rsidR="002E695D" w:rsidRDefault="002E695D" w:rsidP="002E695D">
      <w:pPr>
        <w:keepNext/>
      </w:pPr>
      <w:r w:rsidRPr="002E695D">
        <w:rPr>
          <w:rFonts w:ascii="Calibri" w:eastAsia="Calibri" w:hAnsi="Calibri" w:cs="Times New Roman"/>
          <w:noProof/>
          <w:lang w:val="en-GB" w:eastAsia="en-GB"/>
        </w:rPr>
        <w:lastRenderedPageBreak/>
        <w:drawing>
          <wp:inline distT="0" distB="0" distL="0" distR="0" wp14:anchorId="04B1ABDB" wp14:editId="50067538">
            <wp:extent cx="5972810" cy="3978830"/>
            <wp:effectExtent l="0" t="0" r="0" b="3175"/>
            <wp:docPr id="87" name="Picture 87" descr="C:\Users\mwx82498\AppData\Local\Microsoft\Windows\INetCache\Content.Word\porod_SSA_vs_temp_2018-07-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mwx82498\AppData\Local\Microsoft\Windows\INetCache\Content.Word\porod_SSA_vs_temp_2018-07-1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2810" cy="3978830"/>
                    </a:xfrm>
                    <a:prstGeom prst="rect">
                      <a:avLst/>
                    </a:prstGeom>
                    <a:noFill/>
                    <a:ln>
                      <a:noFill/>
                    </a:ln>
                  </pic:spPr>
                </pic:pic>
              </a:graphicData>
            </a:graphic>
          </wp:inline>
        </w:drawing>
      </w:r>
    </w:p>
    <w:p w14:paraId="3DD86CB7" w14:textId="2CFC74FC" w:rsidR="002E695D" w:rsidRDefault="002E695D" w:rsidP="002E695D">
      <w:pPr>
        <w:pStyle w:val="Caption"/>
        <w:rPr>
          <w:sz w:val="28"/>
          <w:szCs w:val="28"/>
        </w:rPr>
      </w:pPr>
      <w:r w:rsidRPr="002E695D">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6</w:t>
      </w:r>
      <w:r w:rsidR="00091F29">
        <w:rPr>
          <w:b/>
          <w:bCs/>
        </w:rPr>
        <w:fldChar w:fldCharType="end"/>
      </w:r>
      <w:r w:rsidRPr="002E695D">
        <w:rPr>
          <w:b/>
          <w:bCs/>
        </w:rPr>
        <w:t>:</w:t>
      </w:r>
      <w:r>
        <w:t xml:space="preserve"> </w:t>
      </w:r>
      <w:r w:rsidRPr="00DA7684">
        <w:t>Specific surface area vs temperature.</w:t>
      </w:r>
    </w:p>
    <w:p w14:paraId="5BDFC920" w14:textId="56397E00" w:rsidR="002E695D" w:rsidRDefault="002E695D" w:rsidP="002E695D">
      <w:pPr>
        <w:rPr>
          <w:sz w:val="28"/>
          <w:szCs w:val="28"/>
        </w:rPr>
      </w:pPr>
    </w:p>
    <w:p w14:paraId="6B21C54C" w14:textId="099AF7BD" w:rsidR="002E695D" w:rsidRPr="002E695D" w:rsidRDefault="002E695D" w:rsidP="002E695D">
      <w:r>
        <w:t xml:space="preserve">Comparison between samples 3 and 4 shows higher SSA for sample 4, however, the fitted value of d strongly influences the best fitting SSA and the high fitting uncertainties prevent further conclusions in the SSA. </w:t>
      </w:r>
    </w:p>
    <w:p w14:paraId="03FBB855" w14:textId="77777777" w:rsidR="002E695D" w:rsidRPr="00E61C07" w:rsidRDefault="002E695D" w:rsidP="002E695D">
      <w:pPr>
        <w:rPr>
          <w:sz w:val="28"/>
          <w:szCs w:val="28"/>
        </w:rPr>
      </w:pPr>
    </w:p>
    <w:p w14:paraId="6D9D5557" w14:textId="3A2D2AFF" w:rsidR="008507DF" w:rsidRDefault="00514B3E" w:rsidP="00514B3E">
      <w:pPr>
        <w:pStyle w:val="Heading3"/>
        <w:ind w:firstLine="720"/>
      </w:pPr>
      <w:r>
        <w:t>Optical microscopy</w:t>
      </w:r>
    </w:p>
    <w:p w14:paraId="716FEB28" w14:textId="77777777" w:rsidR="008507DF" w:rsidRPr="008507DF" w:rsidRDefault="008507DF" w:rsidP="008507DF"/>
    <w:p w14:paraId="12561963" w14:textId="0C18B8F8" w:rsidR="00E667F9" w:rsidRDefault="00E667F9" w:rsidP="00E667F9">
      <w:pPr>
        <w:pStyle w:val="Heading4"/>
        <w:numPr>
          <w:ilvl w:val="0"/>
          <w:numId w:val="13"/>
        </w:numPr>
      </w:pPr>
      <w:r>
        <w:t>Experimental procedure</w:t>
      </w:r>
    </w:p>
    <w:p w14:paraId="2B7CB8F1" w14:textId="6ACFCDE4" w:rsidR="00E667F9" w:rsidRDefault="00E667F9" w:rsidP="00E667F9"/>
    <w:p w14:paraId="411A8396" w14:textId="0DC59629" w:rsidR="00E667F9" w:rsidRPr="00E667F9" w:rsidRDefault="00E667F9" w:rsidP="00E667F9">
      <w:r>
        <w:t xml:space="preserve">To directly observe the particles, we use an optical microscope that features a plate, cooled by liquid </w:t>
      </w:r>
      <w:r w:rsidR="002B53A3">
        <w:t>n</w:t>
      </w:r>
      <w:r>
        <w:t xml:space="preserve">itrogen. However, the introduction of the particles is challenging and has required a specific design in collaboration with the OU workshop shown in Figure 17. The microscope is introduced in a glove bag, </w:t>
      </w:r>
      <w:r>
        <w:lastRenderedPageBreak/>
        <w:t>which is purged with dry N</w:t>
      </w:r>
      <w:r w:rsidRPr="002B53A3">
        <w:rPr>
          <w:vertAlign w:val="subscript"/>
        </w:rPr>
        <w:t>2</w:t>
      </w:r>
      <w:r>
        <w:rPr>
          <w:sz w:val="16"/>
          <w:szCs w:val="16"/>
        </w:rPr>
        <w:t xml:space="preserve"> </w:t>
      </w:r>
      <w:r>
        <w:t>gas preliminary to the cooling of the plate to avoid the accumulation of frost on the cold parts. A picture of a μm scale is taken and the copper cell (c), preliminary cooled in l</w:t>
      </w:r>
      <w:r w:rsidR="002B53A3">
        <w:t>iquid nitrogen</w:t>
      </w:r>
      <w:r>
        <w:rPr>
          <w:sz w:val="16"/>
          <w:szCs w:val="16"/>
        </w:rPr>
        <w:t xml:space="preserve"> </w:t>
      </w:r>
      <w:r>
        <w:t>is placed on the cold plate using tweezers. The particles in liquid nitrogen are directly introduced from the recovery Dewar into the cell using a funnel (b). Focus and light are adjusted in real time and pictures are taken from a camera controlled by a computer. Some pictures will be shown in Figure 18.</w:t>
      </w:r>
    </w:p>
    <w:p w14:paraId="6E3A32F4" w14:textId="77777777" w:rsidR="00E667F9" w:rsidRDefault="00E667F9" w:rsidP="00E667F9">
      <w:pPr>
        <w:keepNext/>
      </w:pPr>
      <w:r>
        <w:rPr>
          <w:noProof/>
        </w:rPr>
        <w:drawing>
          <wp:inline distT="0" distB="0" distL="0" distR="0" wp14:anchorId="0A993C35" wp14:editId="26858E2D">
            <wp:extent cx="5972810" cy="3338195"/>
            <wp:effectExtent l="0" t="0" r="8890" b="0"/>
            <wp:docPr id="47" name="Image 47" descr="Une image contenant photo, chat, regardant, différ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microscope-picture.JPG"/>
                    <pic:cNvPicPr/>
                  </pic:nvPicPr>
                  <pic:blipFill>
                    <a:blip r:embed="rId32">
                      <a:extLst>
                        <a:ext uri="{28A0092B-C50C-407E-A947-70E740481C1C}">
                          <a14:useLocalDpi xmlns:a14="http://schemas.microsoft.com/office/drawing/2010/main" val="0"/>
                        </a:ext>
                      </a:extLst>
                    </a:blip>
                    <a:stretch>
                      <a:fillRect/>
                    </a:stretch>
                  </pic:blipFill>
                  <pic:spPr>
                    <a:xfrm>
                      <a:off x="0" y="0"/>
                      <a:ext cx="5972810" cy="3338195"/>
                    </a:xfrm>
                    <a:prstGeom prst="rect">
                      <a:avLst/>
                    </a:prstGeom>
                  </pic:spPr>
                </pic:pic>
              </a:graphicData>
            </a:graphic>
          </wp:inline>
        </w:drawing>
      </w:r>
    </w:p>
    <w:p w14:paraId="3B2CA91F" w14:textId="2824C670" w:rsidR="00E362F2" w:rsidRDefault="00E667F9" w:rsidP="00E667F9">
      <w:pPr>
        <w:pStyle w:val="Caption"/>
      </w:pPr>
      <w:r w:rsidRPr="00E667F9">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7</w:t>
      </w:r>
      <w:r w:rsidR="00091F29">
        <w:rPr>
          <w:b/>
          <w:bCs/>
        </w:rPr>
        <w:fldChar w:fldCharType="end"/>
      </w:r>
      <w:r w:rsidRPr="00E667F9">
        <w:rPr>
          <w:b/>
          <w:bCs/>
        </w:rPr>
        <w:t>:</w:t>
      </w:r>
      <w:r>
        <w:t xml:space="preserve"> </w:t>
      </w:r>
      <w:r w:rsidRPr="0077435A">
        <w:t>a) microscope setup b) cell filling method c) close view of the copper cell</w:t>
      </w:r>
    </w:p>
    <w:p w14:paraId="5A4E329D" w14:textId="2950B3E3" w:rsidR="00FA4152" w:rsidRDefault="00FA4152" w:rsidP="00EF4E16"/>
    <w:p w14:paraId="7FDC06EC" w14:textId="67EC09B1" w:rsidR="00E667F9" w:rsidRDefault="00E667F9" w:rsidP="00E667F9">
      <w:pPr>
        <w:pStyle w:val="Heading4"/>
        <w:numPr>
          <w:ilvl w:val="0"/>
          <w:numId w:val="13"/>
        </w:numPr>
      </w:pPr>
      <w:r>
        <w:t>Results</w:t>
      </w:r>
    </w:p>
    <w:p w14:paraId="653CBCBE" w14:textId="26F5CF9E" w:rsidR="00E667F9" w:rsidRDefault="00E667F9" w:rsidP="00963122"/>
    <w:p w14:paraId="3F2AB452" w14:textId="35F363C4" w:rsidR="00963122" w:rsidRDefault="00963122" w:rsidP="00963122">
      <w:r>
        <w:t xml:space="preserve">Figure 18 shows pictures taken with the previously described microscope setup, of ice particles produced in liquid </w:t>
      </w:r>
      <w:r w:rsidR="00D92138">
        <w:t>n</w:t>
      </w:r>
      <w:r>
        <w:t>itrogen using different N</w:t>
      </w:r>
      <w:r w:rsidRPr="002B53A3">
        <w:rPr>
          <w:vertAlign w:val="subscript"/>
        </w:rPr>
        <w:t xml:space="preserve">2 </w:t>
      </w:r>
      <w:r>
        <w:t>pressure through the nebulizer. picture a) has been obtained from particles produced at a flow of 0.5 bar (blue in figure d) and picture b) with a flow of 0.2 bar (orange in figure d). Using ImageJ</w:t>
      </w:r>
      <w:r w:rsidR="00D92138">
        <w:t xml:space="preserve"> </w:t>
      </w:r>
      <w:r w:rsidR="00D92138" w:rsidRPr="00D92138">
        <w:rPr>
          <w:rStyle w:val="CitationThesisCar"/>
        </w:rPr>
        <w:t>(source)</w:t>
      </w:r>
      <w:r>
        <w:t xml:space="preserve">, an image processing software, we can track and determine the size of each particle (147 for experiment a) and 643 for experiment b)) over a range of images and thus derives a particle size distribution for each experimental condition shown in Figure 18 d). </w:t>
      </w:r>
    </w:p>
    <w:p w14:paraId="493C2E32" w14:textId="77777777" w:rsidR="00963122" w:rsidRDefault="00E667F9" w:rsidP="00963122">
      <w:pPr>
        <w:keepNext/>
      </w:pPr>
      <w:r>
        <w:rPr>
          <w:noProof/>
        </w:rPr>
        <w:lastRenderedPageBreak/>
        <w:drawing>
          <wp:inline distT="0" distB="0" distL="0" distR="0" wp14:anchorId="18139ADD" wp14:editId="39154136">
            <wp:extent cx="5972810" cy="3990975"/>
            <wp:effectExtent l="0" t="0" r="889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microscope-picture-2.JPG"/>
                    <pic:cNvPicPr/>
                  </pic:nvPicPr>
                  <pic:blipFill>
                    <a:blip r:embed="rId33">
                      <a:extLst>
                        <a:ext uri="{28A0092B-C50C-407E-A947-70E740481C1C}">
                          <a14:useLocalDpi xmlns:a14="http://schemas.microsoft.com/office/drawing/2010/main" val="0"/>
                        </a:ext>
                      </a:extLst>
                    </a:blip>
                    <a:stretch>
                      <a:fillRect/>
                    </a:stretch>
                  </pic:blipFill>
                  <pic:spPr>
                    <a:xfrm>
                      <a:off x="0" y="0"/>
                      <a:ext cx="5972810" cy="3990975"/>
                    </a:xfrm>
                    <a:prstGeom prst="rect">
                      <a:avLst/>
                    </a:prstGeom>
                  </pic:spPr>
                </pic:pic>
              </a:graphicData>
            </a:graphic>
          </wp:inline>
        </w:drawing>
      </w:r>
    </w:p>
    <w:p w14:paraId="32DE15B3" w14:textId="4E4986C3" w:rsidR="00E667F9" w:rsidRPr="00E667F9" w:rsidRDefault="00963122" w:rsidP="00963122">
      <w:pPr>
        <w:pStyle w:val="Caption"/>
      </w:pPr>
      <w:r w:rsidRPr="00963122">
        <w:rPr>
          <w:b/>
          <w:bCs/>
        </w:rPr>
        <w:t xml:space="preserve">Figure </w:t>
      </w:r>
      <w:r w:rsidR="00091F29">
        <w:rPr>
          <w:b/>
          <w:bCs/>
        </w:rPr>
        <w:fldChar w:fldCharType="begin"/>
      </w:r>
      <w:r w:rsidR="00091F29">
        <w:rPr>
          <w:b/>
          <w:bCs/>
        </w:rPr>
        <w:instrText xml:space="preserve"> STYLEREF 1 \s </w:instrText>
      </w:r>
      <w:r w:rsidR="00091F29">
        <w:rPr>
          <w:b/>
          <w:bCs/>
        </w:rPr>
        <w:fldChar w:fldCharType="separate"/>
      </w:r>
      <w:r w:rsidR="00091F29">
        <w:rPr>
          <w:b/>
          <w:bCs/>
          <w:noProof/>
        </w:rPr>
        <w:t>0</w:t>
      </w:r>
      <w:r w:rsidR="00091F29">
        <w:rPr>
          <w:b/>
          <w:bCs/>
        </w:rPr>
        <w:fldChar w:fldCharType="end"/>
      </w:r>
      <w:r w:rsidR="00091F29">
        <w:rPr>
          <w:b/>
          <w:bCs/>
        </w:rPr>
        <w:t>.</w:t>
      </w:r>
      <w:r w:rsidR="00091F29">
        <w:rPr>
          <w:b/>
          <w:bCs/>
        </w:rPr>
        <w:fldChar w:fldCharType="begin"/>
      </w:r>
      <w:r w:rsidR="00091F29">
        <w:rPr>
          <w:b/>
          <w:bCs/>
        </w:rPr>
        <w:instrText xml:space="preserve"> SEQ Figure \* ARABIC \s 1 </w:instrText>
      </w:r>
      <w:r w:rsidR="00091F29">
        <w:rPr>
          <w:b/>
          <w:bCs/>
        </w:rPr>
        <w:fldChar w:fldCharType="separate"/>
      </w:r>
      <w:r w:rsidR="00091F29">
        <w:rPr>
          <w:b/>
          <w:bCs/>
          <w:noProof/>
        </w:rPr>
        <w:t>18</w:t>
      </w:r>
      <w:r w:rsidR="00091F29">
        <w:rPr>
          <w:b/>
          <w:bCs/>
        </w:rPr>
        <w:fldChar w:fldCharType="end"/>
      </w:r>
      <w:r>
        <w:t xml:space="preserve">: </w:t>
      </w:r>
      <w:r w:rsidRPr="008308F9">
        <w:t>a) particles pictures: N2 flow 0.5 bar b) particles pictures: N2 flow 0.2 bar c) zoom section of picture a) d) Normalized particle size distribution.</w:t>
      </w:r>
    </w:p>
    <w:p w14:paraId="1811D9C5" w14:textId="29E85E76" w:rsidR="00E667F9" w:rsidRPr="005A1871" w:rsidRDefault="005A1871" w:rsidP="00EF4E16">
      <w:pPr>
        <w:rPr>
          <w:color w:val="FF0000"/>
        </w:rPr>
      </w:pPr>
      <w:r w:rsidRPr="005A1871">
        <w:rPr>
          <w:color w:val="FF0000"/>
        </w:rPr>
        <w:t>(I will redo this figure with only pictures first and a second with the size distribution – would have been great to perform more experiment with this technique</w:t>
      </w:r>
      <w:r>
        <w:rPr>
          <w:color w:val="FF0000"/>
        </w:rPr>
        <w:t>, and the new setup</w:t>
      </w:r>
      <w:r w:rsidRPr="005A1871">
        <w:rPr>
          <w:color w:val="FF0000"/>
        </w:rPr>
        <w:t xml:space="preserve"> (that was planned actually w/ Tom Giulia Julia) but not sure this will be possible)</w:t>
      </w:r>
    </w:p>
    <w:p w14:paraId="08B0BFE2" w14:textId="715F423D" w:rsidR="00963122" w:rsidRDefault="005A1871" w:rsidP="00963122">
      <w:r>
        <w:t>I</w:t>
      </w:r>
      <w:r w:rsidR="00963122">
        <w:t xml:space="preserve"> observe that varying N</w:t>
      </w:r>
      <w:r w:rsidR="00963122" w:rsidRPr="005A1871">
        <w:rPr>
          <w:vertAlign w:val="subscript"/>
        </w:rPr>
        <w:t>2</w:t>
      </w:r>
      <w:r w:rsidR="00963122">
        <w:t xml:space="preserve"> flow does not alter the mean value of the particle size (2.9 μm). However, a higher dry N</w:t>
      </w:r>
      <w:r w:rsidR="00963122" w:rsidRPr="005A1871">
        <w:rPr>
          <w:vertAlign w:val="subscript"/>
        </w:rPr>
        <w:t>2</w:t>
      </w:r>
      <w:r w:rsidR="00963122">
        <w:t xml:space="preserve"> flow through the nebulizer reduce</w:t>
      </w:r>
      <w:r>
        <w:t>s</w:t>
      </w:r>
      <w:r w:rsidR="00963122">
        <w:t xml:space="preserve"> the size dispersion (+- 0.98 for 0.2 bar / +- 0.62 for 0.5 bar). </w:t>
      </w:r>
    </w:p>
    <w:p w14:paraId="509DC665" w14:textId="7424C29D" w:rsidR="00FA4152" w:rsidRDefault="00963122" w:rsidP="00963122">
      <w:r>
        <w:t xml:space="preserve">It is </w:t>
      </w:r>
      <w:r w:rsidR="005A1871">
        <w:t>my</w:t>
      </w:r>
      <w:r>
        <w:t xml:space="preserve"> intention in the future to take pictures of the particles using a Scanning Electron Microscope (SEM), to resolve the individual particles and how they interact with each other.</w:t>
      </w:r>
    </w:p>
    <w:p w14:paraId="404BA8C3" w14:textId="77777777" w:rsidR="00963122" w:rsidRDefault="00963122" w:rsidP="00963122"/>
    <w:p w14:paraId="23A2E198" w14:textId="220FF80D" w:rsidR="00EF4E16" w:rsidRDefault="005A1871" w:rsidP="00D077FB">
      <w:pPr>
        <w:pStyle w:val="Heading2"/>
      </w:pPr>
      <w:r>
        <w:t>Discussion and l</w:t>
      </w:r>
      <w:r w:rsidR="00EF4E16">
        <w:t>imitations</w:t>
      </w:r>
    </w:p>
    <w:p w14:paraId="11796C40" w14:textId="5CC6C617" w:rsidR="00BC277D" w:rsidRPr="005A1871" w:rsidRDefault="005A1871" w:rsidP="00BC277D">
      <w:pPr>
        <w:rPr>
          <w:color w:val="FF0000"/>
        </w:rPr>
      </w:pPr>
      <w:r w:rsidRPr="005A1871">
        <w:rPr>
          <w:color w:val="FF0000"/>
        </w:rPr>
        <w:t>(more work needed)</w:t>
      </w:r>
    </w:p>
    <w:p w14:paraId="3E3920DF" w14:textId="77777777" w:rsidR="0070738B" w:rsidRDefault="0070738B" w:rsidP="0070738B">
      <w:r>
        <w:lastRenderedPageBreak/>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p>
    <w:p w14:paraId="107D1B37" w14:textId="55E064C2" w:rsidR="00E362F2" w:rsidRDefault="00441154" w:rsidP="00E362F2">
      <w:r>
        <w:t xml:space="preserve">Next is result section highlighting some of the challenges and requirement when handling cold metastable sample. </w:t>
      </w:r>
    </w:p>
    <w:p w14:paraId="45A36228" w14:textId="16317D5F" w:rsidR="00E362F2" w:rsidRDefault="00E362F2" w:rsidP="00E362F2"/>
    <w:p w14:paraId="03A37085" w14:textId="30204AFA" w:rsidR="007438C3" w:rsidRDefault="007438C3" w:rsidP="00E362F2"/>
    <w:p w14:paraId="61E9162F" w14:textId="46050036" w:rsidR="007438C3" w:rsidRDefault="007438C3" w:rsidP="00E362F2"/>
    <w:p w14:paraId="48E5EA1D" w14:textId="375333DA" w:rsidR="007438C3" w:rsidRDefault="007438C3" w:rsidP="00E362F2"/>
    <w:p w14:paraId="0DF8F975" w14:textId="2386A704" w:rsidR="007438C3" w:rsidRDefault="007438C3" w:rsidP="00E362F2"/>
    <w:p w14:paraId="7FC2100D" w14:textId="52EECD7D" w:rsidR="007438C3" w:rsidRDefault="007438C3" w:rsidP="00E362F2"/>
    <w:p w14:paraId="2E4E1D89" w14:textId="05CFE48B" w:rsidR="007438C3" w:rsidRDefault="007438C3" w:rsidP="00E362F2"/>
    <w:p w14:paraId="137F5ED2" w14:textId="18656C38" w:rsidR="007438C3" w:rsidRDefault="007438C3" w:rsidP="00E362F2"/>
    <w:p w14:paraId="05F5503A" w14:textId="2F13772B" w:rsidR="007438C3" w:rsidRDefault="007438C3" w:rsidP="00E362F2"/>
    <w:p w14:paraId="18CF8C02" w14:textId="6D3AE4F7" w:rsidR="007438C3" w:rsidRDefault="007438C3" w:rsidP="00E362F2"/>
    <w:p w14:paraId="076ED96F" w14:textId="42983AFC" w:rsidR="007438C3" w:rsidRDefault="007438C3" w:rsidP="00E362F2"/>
    <w:p w14:paraId="651BB035" w14:textId="7243D936" w:rsidR="007438C3" w:rsidRDefault="007438C3" w:rsidP="00E362F2"/>
    <w:p w14:paraId="2FF0E567" w14:textId="479D72C4" w:rsidR="007438C3" w:rsidRDefault="007438C3" w:rsidP="00E362F2"/>
    <w:p w14:paraId="20F2C688" w14:textId="3308BE8D" w:rsidR="007438C3" w:rsidRDefault="007438C3" w:rsidP="00E362F2"/>
    <w:p w14:paraId="0E91F924" w14:textId="14C50946" w:rsidR="00E362F2" w:rsidRDefault="00825B07" w:rsidP="00236485">
      <w:pPr>
        <w:pStyle w:val="Heading1"/>
      </w:pPr>
      <w:r>
        <w:lastRenderedPageBreak/>
        <w:t>2</w:t>
      </w:r>
      <w:r w:rsidRPr="00825B07">
        <w:rPr>
          <w:vertAlign w:val="superscript"/>
        </w:rPr>
        <w:t>nd</w:t>
      </w:r>
      <w:r>
        <w:t xml:space="preserve"> Version, Hardware Development</w:t>
      </w:r>
    </w:p>
    <w:p w14:paraId="66018EDB" w14:textId="77777777" w:rsidR="00236485" w:rsidRPr="00236485" w:rsidRDefault="00236485" w:rsidP="00236485"/>
    <w:p w14:paraId="6F38E314" w14:textId="26F20FA1" w:rsidR="002B0AFD"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r w:rsidR="001C1BF8">
        <w:t xml:space="preserve"> </w:t>
      </w:r>
      <w:r w:rsidR="001C1BF8" w:rsidRPr="001C1BF8">
        <w:t>Additional safety feature</w:t>
      </w:r>
      <w:r w:rsidR="001C1BF8">
        <w:t>s include the fitting of</w:t>
      </w:r>
      <w:r w:rsidR="001C1BF8" w:rsidRPr="001C1BF8">
        <w:t xml:space="preserve"> </w:t>
      </w:r>
      <w:r w:rsidR="001C1BF8">
        <w:t xml:space="preserve">a pressure gage to monitor any over-pressurization within the glove box. A proportional </w:t>
      </w:r>
      <w:r w:rsidR="001C1BF8" w:rsidRPr="001C1BF8">
        <w:t>relief</w:t>
      </w:r>
      <w:r w:rsidR="001C1BF8">
        <w:t>-</w:t>
      </w:r>
      <w:r w:rsidR="001C1BF8" w:rsidRPr="001C1BF8">
        <w:t>valve</w:t>
      </w:r>
      <w:r w:rsidR="001C1BF8">
        <w:t xml:space="preserve"> with a burst pressure of 0.2 bar has also been implemented.  </w:t>
      </w:r>
    </w:p>
    <w:p w14:paraId="2F4E6323" w14:textId="77777777" w:rsidR="001C1BF8" w:rsidRDefault="001C1BF8" w:rsidP="00E362F2"/>
    <w:p w14:paraId="00E01ECA" w14:textId="18046481" w:rsidR="00E362F2" w:rsidRDefault="001760B9" w:rsidP="000B3227">
      <w:pPr>
        <w:pStyle w:val="Heading2"/>
        <w:ind w:firstLine="720"/>
      </w:pPr>
      <w:r>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 xml:space="preserve">A cryogenic ball valve (6 in Figure 5) has been installed at the bottom of the reaction vessel for that purpose and different recovery setup can be installed beneath the reaction vessel for various sample handling and </w:t>
      </w:r>
      <w:r>
        <w:lastRenderedPageBreak/>
        <w:t>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3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5125C018" w:rsidR="00201E24" w:rsidRDefault="00201E24" w:rsidP="000D5E23">
      <w:pPr>
        <w:pStyle w:val="Caption"/>
        <w:jc w:val="center"/>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w:t>
      </w:r>
      <w:r w:rsidR="00091F29">
        <w:fldChar w:fldCharType="end"/>
      </w:r>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lastRenderedPageBreak/>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35">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44CC7AEA" w:rsidR="009F08ED" w:rsidRDefault="009F08ED" w:rsidP="009F08ED">
      <w:pPr>
        <w:pStyle w:val="Caption"/>
        <w:jc w:val="center"/>
        <w:rPr>
          <w:b/>
          <w:bCs/>
        </w:rPr>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2</w:t>
      </w:r>
      <w:r w:rsidR="00091F29">
        <w:fldChar w:fldCharType="end"/>
      </w:r>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Inlet is connected to a pressurized Deware (200L) and connected to Reaction vessel piping by a corrugated hose.</w:t>
      </w:r>
      <w:r w:rsidR="003E5DF7">
        <w:t xml:space="preserve"> 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lastRenderedPageBreak/>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3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775C26CC" w:rsidR="00C91B8F" w:rsidRDefault="00BC1A36" w:rsidP="00C91B8F">
      <w:pPr>
        <w:pStyle w:val="Caption"/>
        <w:jc w:val="center"/>
        <w:rPr>
          <w:b/>
          <w:bCs/>
        </w:rPr>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3</w:t>
      </w:r>
      <w:r w:rsidR="00091F29">
        <w:fldChar w:fldCharType="end"/>
      </w:r>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Caption"/>
        <w:jc w:val="center"/>
        <w:rPr>
          <w:b/>
          <w:bCs/>
        </w:rPr>
      </w:pPr>
    </w:p>
    <w:p w14:paraId="39808BB1" w14:textId="77777777" w:rsidR="00BC1A36" w:rsidRDefault="00BC1A36" w:rsidP="00201E24">
      <w:pPr>
        <w:rPr>
          <w:b/>
          <w:bCs/>
        </w:rPr>
      </w:pPr>
    </w:p>
    <w:p w14:paraId="33C621A9" w14:textId="3EC7CE18"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77379F">
        <w:t>)</w:t>
      </w:r>
      <w:r w:rsidR="00C40807">
        <w:t xml:space="preserve"> and the heating wire</w:t>
      </w:r>
      <w:r w:rsidR="0077379F">
        <w:t>s</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Dewar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3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0FB53A6C" w:rsidR="008F1AEA" w:rsidRDefault="00565522" w:rsidP="00565522">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4</w:t>
      </w:r>
      <w:r w:rsidR="00091F29">
        <w:fldChar w:fldCharType="end"/>
      </w:r>
      <w:r>
        <w:t xml:space="preserve"> Overall setup</w:t>
      </w:r>
      <w:r w:rsidR="008F1AEA">
        <w:t xml:space="preserve"> a) BOSH Design</w:t>
      </w:r>
      <w:r w:rsidR="007A16C5">
        <w:t xml:space="preserve"> b) Gas setup</w:t>
      </w:r>
    </w:p>
    <w:p w14:paraId="4C504D40" w14:textId="3FB06DE9" w:rsidR="008F1AEA" w:rsidRDefault="008F1AEA" w:rsidP="00565522">
      <w:pPr>
        <w:pStyle w:val="Caption"/>
      </w:pPr>
    </w:p>
    <w:p w14:paraId="6E755F6E" w14:textId="3E81F217" w:rsidR="008F1AEA" w:rsidRDefault="008F1AEA" w:rsidP="008F1AEA">
      <w:pPr>
        <w:pStyle w:val="ListParagraph"/>
        <w:numPr>
          <w:ilvl w:val="0"/>
          <w:numId w:val="9"/>
        </w:numPr>
      </w:pPr>
      <w:r>
        <w:t>XP transportable and self-contained</w:t>
      </w:r>
    </w:p>
    <w:p w14:paraId="1A313885" w14:textId="5AD3638D" w:rsidR="008F1AEA" w:rsidRPr="008F1AEA" w:rsidRDefault="008F1AEA" w:rsidP="008F1AEA">
      <w:pPr>
        <w:pStyle w:val="ListParagraph"/>
        <w:numPr>
          <w:ilvl w:val="0"/>
          <w:numId w:val="9"/>
        </w:numPr>
      </w:pPr>
      <w:r>
        <w:t>Designed to minimize time between sample extraction and storage</w:t>
      </w:r>
    </w:p>
    <w:p w14:paraId="406869E0" w14:textId="54AEADD9" w:rsidR="00565522" w:rsidRDefault="008F1AEA" w:rsidP="00565522">
      <w:pPr>
        <w:pStyle w:val="Caption"/>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to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17AA95FE" w:rsidR="00F51CE7" w:rsidRDefault="00F51CE7" w:rsidP="000B3227">
      <w:pPr>
        <w:pStyle w:val="Heading3"/>
        <w:ind w:firstLine="720"/>
      </w:pPr>
      <w:r>
        <w:lastRenderedPageBreak/>
        <w:t>Temperature control and recording</w:t>
      </w:r>
    </w:p>
    <w:p w14:paraId="620BC14D" w14:textId="25D473AC" w:rsidR="00C62E8B" w:rsidRDefault="00C62E8B" w:rsidP="00C62E8B"/>
    <w:p w14:paraId="7D028BE9" w14:textId="0FE97F9F" w:rsidR="00A24FB9" w:rsidRDefault="00A24FB9" w:rsidP="002B0AFD">
      <w:pPr>
        <w:pStyle w:val="Heading4"/>
        <w:numPr>
          <w:ilvl w:val="0"/>
          <w:numId w:val="13"/>
        </w:numPr>
      </w:pPr>
      <w:r>
        <w:t>Cooling</w:t>
      </w:r>
    </w:p>
    <w:p w14:paraId="521B1C2B" w14:textId="77777777" w:rsidR="00A24FB9" w:rsidRDefault="00A24FB9" w:rsidP="00C62E8B"/>
    <w:p w14:paraId="632E6C53" w14:textId="3D844A6F" w:rsidR="001C2249" w:rsidRDefault="001C2249" w:rsidP="00C62E8B">
      <w:r>
        <w:t xml:space="preserve">Liquid </w:t>
      </w:r>
      <w:r w:rsidR="005F0F7F">
        <w:t>n</w:t>
      </w:r>
      <w:r>
        <w:t xml:space="preserve">itrogen cool reaction vessel, warm up, transform to gas (expansion ratio </w:t>
      </w:r>
      <w:r w:rsidRPr="001C2249">
        <w:t>1:694</w:t>
      </w:r>
      <w:r>
        <w:t xml:space="preserve"> ) and is extracted through PTFE flange into a Deware</w:t>
      </w:r>
      <w:r w:rsidR="0027324B">
        <w:t xml:space="preserve"> (to recover liquid if any). Lot of Nitrogen is released into the 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lastRenderedPageBreak/>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3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5EDF65AA" w:rsidR="0027324B" w:rsidRDefault="00A24FB9" w:rsidP="00A24FB9">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5</w:t>
      </w:r>
      <w:r w:rsidR="00091F29">
        <w:fldChar w:fldCharType="end"/>
      </w:r>
      <w:r>
        <w:t xml:space="preserve"> Liquid Nitrogen exhaust setup.</w:t>
      </w:r>
      <w:r w:rsidR="00E90FCC">
        <w:t xml:space="preserve">vRed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cf Figure 14 b). The cryogenic pressure is usually set up by the fabricant. It can be tuned by modifying the bursting pressure of the pressure relief valve fitted on all those Deware but the pressure take time to build up and is not suitable for fine tuning on the fly as required by the experimental procedure.</w:t>
      </w:r>
      <w:r w:rsidR="006F4FDF">
        <w:t xml:space="preserve"> </w:t>
      </w:r>
    </w:p>
    <w:p w14:paraId="771F7E76" w14:textId="5DF9043A" w:rsidR="00A24FB9" w:rsidRDefault="006F4FDF" w:rsidP="00A24FB9">
      <w:r>
        <w:t xml:space="preserve">So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73F5B8B2" w:rsidR="00A24FB9" w:rsidRDefault="00A24FB9" w:rsidP="002B0AFD">
      <w:pPr>
        <w:pStyle w:val="Heading4"/>
        <w:numPr>
          <w:ilvl w:val="0"/>
          <w:numId w:val="13"/>
        </w:numPr>
      </w:pPr>
      <w:r>
        <w:t>Warming</w:t>
      </w:r>
      <w:r w:rsidR="00441154">
        <w:t xml:space="preserve"> up</w:t>
      </w:r>
      <w:r>
        <w:t xml:space="preserve"> and T</w:t>
      </w:r>
      <w:r w:rsidR="00441154">
        <w:t>emperature</w:t>
      </w:r>
      <w:r>
        <w:t xml:space="preserve"> control</w:t>
      </w:r>
    </w:p>
    <w:p w14:paraId="41083734" w14:textId="77777777" w:rsidR="00A24FB9" w:rsidRPr="00A24FB9" w:rsidRDefault="00A24FB9" w:rsidP="00A24FB9"/>
    <w:p w14:paraId="3748B88F" w14:textId="77777777" w:rsidR="00C62E8B" w:rsidRDefault="00C62E8B" w:rsidP="00C62E8B">
      <w:pPr>
        <w:keepNext/>
      </w:pPr>
      <w:r>
        <w:rPr>
          <w:noProof/>
        </w:rPr>
        <w:lastRenderedPageBreak/>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3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11248A55" w:rsidR="00C62E8B" w:rsidRPr="00C62E8B" w:rsidRDefault="00C62E8B" w:rsidP="000D5E23">
      <w:pPr>
        <w:pStyle w:val="Caption"/>
        <w:jc w:val="center"/>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6</w:t>
      </w:r>
      <w:r w:rsidR="00091F29">
        <w:fldChar w:fldCharType="end"/>
      </w:r>
      <w:r>
        <w:t xml:space="preserve"> Thermocouple setup</w:t>
      </w:r>
      <w:r w:rsidR="00880C09">
        <w:t xml:space="preserve"> a) outside the reaction vessel, b) inside reaction vessel</w:t>
      </w:r>
    </w:p>
    <w:p w14:paraId="12633DCC" w14:textId="4BC90EA0" w:rsidR="00495EED" w:rsidRDefault="00495EED" w:rsidP="00495EED"/>
    <w:p w14:paraId="5B40CAC0" w14:textId="77777777" w:rsidR="008975C8" w:rsidRDefault="00F94BB9" w:rsidP="00495EED">
      <w:r>
        <w:t>Temperature measurement within the glove box is performed using T type thermocouples (Cu\Cu</w:t>
      </w:r>
      <w:r>
        <w:rPr>
          <w:vertAlign w:val="subscript"/>
        </w:rPr>
        <w:t xml:space="preserve"> </w:t>
      </w:r>
      <w:r>
        <w:t xml:space="preserve">+ Ni), rated for constant use at temperature between -200 to 350 </w:t>
      </w:r>
      <w:r w:rsidR="00DD52E1">
        <w:t>°C</w:t>
      </w:r>
      <w:r>
        <w:t xml:space="preserve">. </w:t>
      </w:r>
    </w:p>
    <w:p w14:paraId="565F22C4" w14:textId="092714CC" w:rsidR="008975C8" w:rsidRDefault="008975C8" w:rsidP="00495EED">
      <w:r>
        <w:t>They represent the best thermal sensor for our purpose because cost effective, strong and versatile</w:t>
      </w:r>
      <w:r w:rsidR="005F0F7F">
        <w:t xml:space="preserve"> in usage</w:t>
      </w:r>
      <w:r>
        <w:t xml:space="preserve"> </w:t>
      </w:r>
      <w:r w:rsidR="005F0F7F">
        <w:t>and</w:t>
      </w:r>
      <w:r>
        <w:t xml:space="preserve"> </w:t>
      </w:r>
      <w:r w:rsidR="005F0F7F">
        <w:t xml:space="preserve">because </w:t>
      </w:r>
      <w:r>
        <w:t>very high precision is not required</w:t>
      </w:r>
      <w:r w:rsidR="005F0F7F">
        <w:t>.</w:t>
      </w:r>
    </w:p>
    <w:p w14:paraId="3330F1C3" w14:textId="3837F92E" w:rsidR="008F1AEA" w:rsidRDefault="00DA68D1" w:rsidP="00495EED">
      <w:r>
        <w:t>The inner (within the glove box) end of the metallic wires has been spot welded to create the m</w:t>
      </w:r>
      <w:r w:rsidR="00880C09">
        <w:t>easurement junction</w:t>
      </w:r>
      <w:r w:rsidR="00D5779C">
        <w:t>.</w:t>
      </w:r>
      <w:r w:rsidR="00880C09">
        <w:t xml:space="preserve"> </w:t>
      </w:r>
      <w:r w:rsidR="009F4913">
        <w:t xml:space="preserve">6 </w:t>
      </w:r>
      <w:r w:rsidR="003241FA">
        <w:t>thermocouple</w:t>
      </w:r>
      <w:r w:rsidR="00F94BB9">
        <w:t>s</w:t>
      </w:r>
      <w:r w:rsidR="009F4913">
        <w:t xml:space="preserve"> </w:t>
      </w:r>
      <w:r w:rsidR="00F94BB9">
        <w:t>are channeled through the glove box via the same feedthrough</w:t>
      </w:r>
      <w:r w:rsidR="0077379F">
        <w:t>,</w:t>
      </w:r>
      <w:r w:rsidR="0077379F" w:rsidRPr="00727065">
        <w:t xml:space="preserve"> ATEX certified (Ex II 2 GD, Ex d IIC Gb / Ex e IIC Gb, Ex ta IIIC Da) </w:t>
      </w:r>
      <w:r w:rsidR="0077379F">
        <w:t xml:space="preserve">for use with vacuum and pressurized system but more importantly certified to work under </w:t>
      </w:r>
      <w:r w:rsidR="0077379F" w:rsidRPr="00727065">
        <w:t>explosive atmosphere</w:t>
      </w:r>
      <w:r w:rsidR="0077379F">
        <w:t>s.</w:t>
      </w:r>
    </w:p>
    <w:p w14:paraId="7EB9EED2" w14:textId="679DC51A" w:rsidR="0077379F" w:rsidRDefault="008F1AEA" w:rsidP="00495EED">
      <w:r>
        <w:t>T</w:t>
      </w:r>
      <w:r w:rsidR="0077379F">
        <w:t xml:space="preserve">c </w:t>
      </w:r>
      <w:r>
        <w:t>A and T</w:t>
      </w:r>
      <w:r w:rsidR="0077379F">
        <w:t xml:space="preserve">c </w:t>
      </w:r>
      <w:r>
        <w:t xml:space="preserve">B </w:t>
      </w:r>
      <w:r w:rsidR="0077379F">
        <w:t xml:space="preserve">(light and dark blue in Figure 9) </w:t>
      </w:r>
      <w:r>
        <w:t xml:space="preserve">are </w:t>
      </w:r>
      <w:r w:rsidR="0077379F">
        <w:t>attached</w:t>
      </w:r>
      <w:r w:rsidR="007A16C5">
        <w:t xml:space="preserve"> </w:t>
      </w:r>
      <w:r w:rsidR="0077379F">
        <w:t xml:space="preserve">with Kapton tape </w:t>
      </w:r>
      <w:r w:rsidR="007A16C5">
        <w:t>at the top and bottom of the reaction vessel and are connected</w:t>
      </w:r>
      <w:r>
        <w:t xml:space="preserve"> to </w:t>
      </w:r>
      <w:r w:rsidR="007A16C5">
        <w:t xml:space="preserve">a </w:t>
      </w:r>
      <w:r>
        <w:t>Lakeshore PI</w:t>
      </w:r>
      <w:r w:rsidR="00E05281">
        <w:t>D</w:t>
      </w:r>
      <w:r w:rsidR="0077379F">
        <w:t xml:space="preserve"> (model 335)</w:t>
      </w:r>
      <w:r w:rsidR="00E05281">
        <w:t xml:space="preserve">. </w:t>
      </w:r>
      <w:r w:rsidR="005F0F7F">
        <w:t>It is important to have two thermocouples at different places on the reaction vessel to measure the differential cooling efficiency from the liquid nitrogen flowing through the copper pipe</w:t>
      </w:r>
    </w:p>
    <w:p w14:paraId="65FF4945" w14:textId="5A36ADE4" w:rsidR="00E05281" w:rsidRPr="002F44AB" w:rsidRDefault="00E05281" w:rsidP="00495EED">
      <w:pPr>
        <w:rPr>
          <w:color w:val="FF0000"/>
        </w:rPr>
      </w:pPr>
      <w:r>
        <w:t xml:space="preserve">A simple Labview code allow the control of TCB temperature by applying a voltage to the heater.  </w:t>
      </w:r>
      <w:r w:rsidR="002F44AB">
        <w:rPr>
          <w:color w:val="FF0000"/>
        </w:rPr>
        <w:t>(Why TCB – description of Labview code)</w:t>
      </w:r>
    </w:p>
    <w:p w14:paraId="1F26C9FB" w14:textId="1FD5BAB9" w:rsidR="00495EED" w:rsidRDefault="008F1AEA" w:rsidP="00495EED">
      <w:r>
        <w:lastRenderedPageBreak/>
        <w:t>TC</w:t>
      </w:r>
      <w:r w:rsidR="00DD52E1">
        <w:t xml:space="preserve"> </w:t>
      </w:r>
      <w:r>
        <w:t>1,2,3,4 are attached to a Picolog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 xml:space="preserve">2 different software used to record the temperatures (Labview, to work with Lakeshore TCA and TCB) and Pico log software for TC1, 2, 3, 4. To be described ?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4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20E1B9D8" w:rsidR="00C62E8B" w:rsidRDefault="00C62E8B" w:rsidP="000D5E23">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7</w:t>
      </w:r>
      <w:r w:rsidR="00091F29">
        <w:fldChar w:fldCharType="end"/>
      </w:r>
      <w:r>
        <w:t xml:space="preserve"> Experiment temperature profile. The different number </w:t>
      </w:r>
      <w:r w:rsidR="003241FA">
        <w:t xml:space="preserve">refer to </w:t>
      </w:r>
      <w:r w:rsidR="008948D8">
        <w:t>each experimental</w:t>
      </w:r>
      <w:r w:rsidR="003241FA">
        <w:t xml:space="preserve"> step</w:t>
      </w:r>
      <w:r>
        <w:t xml:space="preserve"> :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A73462E" w14:textId="6358517D" w:rsidR="00E32139" w:rsidRDefault="00E32139" w:rsidP="00E32139"/>
    <w:p w14:paraId="4E3B0F23" w14:textId="4AC08CAD" w:rsidR="00E32139" w:rsidRDefault="00E32139" w:rsidP="00E32139"/>
    <w:p w14:paraId="57E1B651" w14:textId="091C29BB" w:rsidR="00E32139" w:rsidRDefault="00E32139" w:rsidP="00E32139"/>
    <w:p w14:paraId="1879986B" w14:textId="77777777" w:rsidR="00E32139" w:rsidRPr="00E32139" w:rsidRDefault="00E32139" w:rsidP="00E32139"/>
    <w:p w14:paraId="66BC7B2A" w14:textId="356F5B81" w:rsidR="00C62E8B" w:rsidRDefault="00C62E8B" w:rsidP="00495EED"/>
    <w:tbl>
      <w:tblPr>
        <w:tblStyle w:val="TableGrid"/>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389007FD" w:rsidR="0097317E" w:rsidRPr="00BC1CA7" w:rsidRDefault="00236485" w:rsidP="00442394">
            <w:pPr>
              <w:jc w:val="center"/>
              <w:rPr>
                <w:b/>
                <w:bCs/>
              </w:rPr>
            </w:pPr>
            <w:r w:rsidRPr="00BC1CA7">
              <w:rPr>
                <w:b/>
                <w:bCs/>
              </w:rPr>
              <w:t>N</w:t>
            </w:r>
            <w:r w:rsidR="00BC1CA7" w:rsidRPr="00BC1CA7">
              <w:rPr>
                <w:b/>
                <w:bCs/>
              </w:rPr>
              <w:t>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Warm up / close up</w:t>
            </w:r>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068161E7" w:rsidR="0097317E" w:rsidRDefault="00442394" w:rsidP="00442394">
      <w:pPr>
        <w:pStyle w:val="Caption"/>
      </w:pPr>
      <w:r>
        <w:t xml:space="preserve">Table </w:t>
      </w:r>
      <w:r w:rsidR="003248AC">
        <w:fldChar w:fldCharType="begin"/>
      </w:r>
      <w:r w:rsidR="003248AC">
        <w:instrText xml:space="preserve"> SEQ Table \* ARABIC </w:instrText>
      </w:r>
      <w:r w:rsidR="003248AC">
        <w:fldChar w:fldCharType="separate"/>
      </w:r>
      <w:r w:rsidR="003248AC">
        <w:rPr>
          <w:noProof/>
        </w:rPr>
        <w:t>2</w:t>
      </w:r>
      <w:r w:rsidR="003248AC">
        <w:fldChar w:fldCharType="end"/>
      </w:r>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show a steep decrease when the thermocouple are immerged by the cryogen (TC1 first and then TC2). The phase IV correspond to the time period where the ethane is set up within the desired range prior to the water introduction (V). </w:t>
      </w:r>
      <w:r w:rsidR="00ED2F8C">
        <w:t>VI correspond to the sample recovery and VII to the boiling off the ethane and the shut down procedure.</w:t>
      </w:r>
    </w:p>
    <w:p w14:paraId="47147B93" w14:textId="77777777" w:rsidR="002F44AB" w:rsidRDefault="002F44AB" w:rsidP="00495EED"/>
    <w:p w14:paraId="08532A73" w14:textId="405EE5FB" w:rsidR="00495EED" w:rsidRDefault="00495EED" w:rsidP="000B3227">
      <w:pPr>
        <w:pStyle w:val="Heading3"/>
        <w:ind w:firstLine="720"/>
      </w:pPr>
      <w:r>
        <w:t>Water droplet production</w:t>
      </w:r>
    </w:p>
    <w:p w14:paraId="0B60C543" w14:textId="1A7C55C9" w:rsidR="00825B07" w:rsidRDefault="00825B07" w:rsidP="00825B07"/>
    <w:p w14:paraId="2EF3CD92" w14:textId="31DDDFB8" w:rsidR="00825B07" w:rsidRDefault="00825B07" w:rsidP="00825B07">
      <w:r>
        <w:lastRenderedPageBreak/>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69AC4216" w:rsidR="00E362F2" w:rsidRDefault="001945DB" w:rsidP="00E47E7A">
      <w:pPr>
        <w:pStyle w:val="Heading3"/>
        <w:ind w:firstLine="720"/>
      </w:pPr>
      <w:r>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sample embedded into the cryogen to be stored in a cryoshipping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Heading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Heading4"/>
        <w:numPr>
          <w:ilvl w:val="0"/>
          <w:numId w:val="13"/>
        </w:numPr>
      </w:pPr>
      <w:r>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1 or 2 mm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lastRenderedPageBreak/>
        <w:t xml:space="preserve">Ethane drained through lose junction between cell and funnel. </w:t>
      </w:r>
    </w:p>
    <w:p w14:paraId="68F6E63F" w14:textId="3BA6DBD7" w:rsidR="00E362F2" w:rsidRDefault="00E94662" w:rsidP="00E362F2">
      <w:r>
        <w:t>Bucket to recover the remaining ethane.</w:t>
      </w:r>
    </w:p>
    <w:p w14:paraId="649BF8FB" w14:textId="77777777" w:rsidR="00E362F2" w:rsidRDefault="00E362F2" w:rsidP="00E362F2"/>
    <w:p w14:paraId="7909BB9A" w14:textId="6112D8C6" w:rsidR="00E362F2" w:rsidRDefault="00E362F2" w:rsidP="00DE29A3">
      <w:pPr>
        <w:pStyle w:val="Heading2"/>
        <w:ind w:firstLine="720"/>
      </w:pPr>
      <w:r>
        <w:t xml:space="preserve">The cooking recipe to produce HGW </w:t>
      </w:r>
      <w:r>
        <w:rPr>
          <w:rFonts w:cstheme="majorHAnsi"/>
        </w:rPr>
        <w:t>µ</w:t>
      </w:r>
      <w:r>
        <w:t>m ice particles</w:t>
      </w:r>
    </w:p>
    <w:p w14:paraId="2A0934D6" w14:textId="3E3CC22B" w:rsidR="0007275B" w:rsidRDefault="0007275B" w:rsidP="0007275B"/>
    <w:p w14:paraId="397B04C5" w14:textId="5D3DDEA1" w:rsidR="000D5E23" w:rsidRDefault="0007275B" w:rsidP="00DE29A3">
      <w:pPr>
        <w:pStyle w:val="Heading3"/>
        <w:ind w:firstLine="720"/>
      </w:pPr>
      <w:r>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dessicant, calcium carbonate, not that 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lastRenderedPageBreak/>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41">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48B67E4C" w:rsidR="000D5E23" w:rsidRDefault="000D5E23" w:rsidP="000D5E23">
      <w:pPr>
        <w:pStyle w:val="Caption"/>
        <w:jc w:val="center"/>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8</w:t>
      </w:r>
      <w:r w:rsidR="00091F29">
        <w:fldChar w:fldCharType="end"/>
      </w:r>
      <w:r>
        <w:t>: O2 percentage vs time with Nitrogen flow 0.2 bar</w:t>
      </w:r>
    </w:p>
    <w:p w14:paraId="41BE14E5" w14:textId="77777777" w:rsidR="00295A4A" w:rsidRPr="00295A4A" w:rsidRDefault="00295A4A" w:rsidP="00295A4A"/>
    <w:p w14:paraId="346CE299" w14:textId="7DF76E0B" w:rsidR="0007275B" w:rsidRDefault="0007275B" w:rsidP="00DE29A3">
      <w:pPr>
        <w:pStyle w:val="Heading3"/>
        <w:ind w:firstLine="720"/>
      </w:pPr>
      <w:r>
        <w:t xml:space="preserve">Reaction vessel cooling </w:t>
      </w:r>
    </w:p>
    <w:p w14:paraId="64C19723" w14:textId="66F29A53" w:rsidR="0077714C" w:rsidRDefault="0077714C" w:rsidP="0077714C"/>
    <w:p w14:paraId="62E7A558" w14:textId="4FF874B4" w:rsidR="00ED2F8C" w:rsidRDefault="00295A4A" w:rsidP="00ED2F8C">
      <w:r>
        <w:t>2 temperature recording software (Labview and Picolog) are started (t = 0) and the valve on the Pressurized Dewar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42">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2DD96B3C" w:rsidR="00B9283A" w:rsidRDefault="006F3F8B" w:rsidP="006F3F8B">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9</w:t>
      </w:r>
      <w:r w:rsidR="00091F29">
        <w:fldChar w:fldCharType="end"/>
      </w:r>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 xml:space="preserve">Various experiment with different valve opening percentage have been performed and show that the maximum cooling is achieved at 2C (cf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4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3BC0C9CE" w:rsidR="00DA0320" w:rsidRDefault="0080318D" w:rsidP="0080318D">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0</w:t>
      </w:r>
      <w:r w:rsidR="00091F29">
        <w:fldChar w:fldCharType="end"/>
      </w:r>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5D82F6A5" w:rsidR="00495EED" w:rsidRDefault="00495EED" w:rsidP="00DE29A3">
      <w:pPr>
        <w:pStyle w:val="Heading3"/>
        <w:ind w:firstLine="720"/>
      </w:pPr>
      <w:r>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valve ?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 xml:space="preserve">shown in figure 15 a) and b). Ethane flow is monitored by a digital pressure gage located downstream the regulator attached to the ethane gas cylinders. A pressure too important will result in a </w:t>
      </w:r>
      <w:r w:rsidR="00F66FEC">
        <w:lastRenderedPageBreak/>
        <w:t>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4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7C8A18F7" w:rsidR="0080318D" w:rsidRDefault="003678C5" w:rsidP="003678C5">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1</w:t>
      </w:r>
      <w:r w:rsidR="00091F29">
        <w:fldChar w:fldCharType="end"/>
      </w:r>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ListParagraph"/>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69EF3173" w:rsidR="008A4FA9" w:rsidRDefault="008A4FA9" w:rsidP="004D51BF">
      <w:r>
        <w:t>Frost growing on cold temperature experiment part (corrugated hose …) but not on reaction vessel, cold trap preventing frosting of critical areas.</w:t>
      </w:r>
    </w:p>
    <w:p w14:paraId="18490A8E" w14:textId="4526B424" w:rsidR="00C92789" w:rsidRDefault="00C92789" w:rsidP="004D51BF"/>
    <w:p w14:paraId="78D998A6" w14:textId="282A373F" w:rsidR="00C92789" w:rsidRPr="00C92789" w:rsidRDefault="00C92789" w:rsidP="004D51BF">
      <w:pPr>
        <w:rPr>
          <w:color w:val="FF0000"/>
        </w:rPr>
      </w:pPr>
      <w:r>
        <w:rPr>
          <w:color w:val="FF0000"/>
        </w:rPr>
        <w:t>Speak about when temperature high enough, no fume produced.</w:t>
      </w:r>
    </w:p>
    <w:p w14:paraId="69D9B814" w14:textId="77777777" w:rsidR="008A4FA9" w:rsidRDefault="008A4FA9" w:rsidP="004D51BF"/>
    <w:p w14:paraId="59796B3F" w14:textId="1F6C586B" w:rsidR="004D51BF" w:rsidRDefault="008A4FA9" w:rsidP="004D51BF">
      <w:r>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4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45228717" w:rsidR="002F0FD4" w:rsidRPr="002F0FD4" w:rsidRDefault="00283982" w:rsidP="00283982">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2</w:t>
      </w:r>
      <w:r w:rsidR="00091F29">
        <w:fldChar w:fldCharType="end"/>
      </w:r>
      <w:r>
        <w:t xml:space="preserve"> Ethane liquefaction</w:t>
      </w:r>
    </w:p>
    <w:p w14:paraId="340E71E6" w14:textId="21E1FEDA" w:rsidR="00495EED" w:rsidRDefault="00495EED" w:rsidP="00495EED"/>
    <w:p w14:paraId="75FABC7F" w14:textId="77777777" w:rsidR="00DE29A3" w:rsidRDefault="00DE29A3" w:rsidP="00495EED"/>
    <w:p w14:paraId="59EDB0AA" w14:textId="47C7E022" w:rsidR="00495EED" w:rsidRDefault="00495EED" w:rsidP="00DE29A3">
      <w:pPr>
        <w:pStyle w:val="Heading3"/>
        <w:ind w:firstLine="720"/>
      </w:pPr>
      <w:r>
        <w:t>Ethane Temperature control</w:t>
      </w:r>
    </w:p>
    <w:p w14:paraId="21AA9069" w14:textId="2772D44D" w:rsidR="003346D3" w:rsidRDefault="003346D3" w:rsidP="003346D3"/>
    <w:p w14:paraId="60FDA513" w14:textId="77777777" w:rsidR="00453CCF" w:rsidRDefault="00453CCF" w:rsidP="00453CCF">
      <w:pPr>
        <w:keepNext/>
      </w:pPr>
      <w:r>
        <w:rPr>
          <w:noProof/>
        </w:rPr>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4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1CDE457C" w:rsidR="003346D3" w:rsidRPr="003346D3" w:rsidRDefault="00453CCF" w:rsidP="00453CCF">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3</w:t>
      </w:r>
      <w:r w:rsidR="00091F29">
        <w:fldChar w:fldCharType="end"/>
      </w:r>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5C0C9563" w:rsidR="00495EED" w:rsidRDefault="00102262" w:rsidP="00DE29A3">
      <w:pPr>
        <w:pStyle w:val="Heading3"/>
        <w:ind w:firstLine="720"/>
      </w:pPr>
      <w:r>
        <w:t>Water introduction</w:t>
      </w:r>
    </w:p>
    <w:p w14:paraId="2A627541" w14:textId="1E391143" w:rsidR="00230C17" w:rsidRDefault="00230C17" w:rsidP="00230C17"/>
    <w:p w14:paraId="2F665DB1" w14:textId="633D85D7" w:rsidR="00230C17" w:rsidRDefault="00230C17" w:rsidP="00230C17">
      <w:r>
        <w:t>The water droplet introduction phase is relatively similar to the procedure used on the previous proof of concept experiment. First the water reservoir has to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4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462FC66E" w:rsidR="008F77BA" w:rsidRDefault="008F77BA" w:rsidP="008F77BA">
      <w:pPr>
        <w:pStyle w:val="Caption"/>
      </w:pPr>
      <w:r>
        <w:t xml:space="preserve">Figure </w:t>
      </w:r>
      <w:r w:rsidR="00091F29">
        <w:fldChar w:fldCharType="begin"/>
      </w:r>
      <w:r w:rsidR="00091F29">
        <w:instrText xml:space="preserve"> STYLEREF 1 \s </w:instrText>
      </w:r>
      <w:r w:rsidR="00091F29">
        <w:fldChar w:fldCharType="separate"/>
      </w:r>
      <w:r w:rsidR="00091F29">
        <w:rPr>
          <w:noProof/>
        </w:rPr>
        <w:t>0</w:t>
      </w:r>
      <w:r w:rsidR="00091F29">
        <w:fldChar w:fldCharType="end"/>
      </w:r>
      <w:r w:rsidR="00091F29">
        <w:t>.</w:t>
      </w:r>
      <w:r w:rsidR="00091F29">
        <w:fldChar w:fldCharType="begin"/>
      </w:r>
      <w:r w:rsidR="00091F29">
        <w:instrText xml:space="preserve"> SEQ Figure \* ARABIC \s 1 </w:instrText>
      </w:r>
      <w:r w:rsidR="00091F29">
        <w:fldChar w:fldCharType="separate"/>
      </w:r>
      <w:r w:rsidR="00091F29">
        <w:rPr>
          <w:noProof/>
        </w:rPr>
        <w:t>14</w:t>
      </w:r>
      <w:r w:rsidR="00091F29">
        <w:fldChar w:fldCharType="end"/>
      </w:r>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3F1AFEB1" w:rsidR="00102262" w:rsidRDefault="00102262" w:rsidP="00DE29A3">
      <w:pPr>
        <w:pStyle w:val="Heading3"/>
        <w:ind w:firstLine="720"/>
      </w:pPr>
      <w:r>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Heading4"/>
        <w:numPr>
          <w:ilvl w:val="0"/>
          <w:numId w:val="13"/>
        </w:numPr>
      </w:pPr>
      <w:r>
        <w:lastRenderedPageBreak/>
        <w:t xml:space="preserve">Sample storage </w:t>
      </w:r>
    </w:p>
    <w:p w14:paraId="595A359A" w14:textId="77777777" w:rsidR="001E0632" w:rsidRDefault="001E0632" w:rsidP="001E0632">
      <w:pPr>
        <w:pStyle w:val="ListParagraph"/>
      </w:pPr>
    </w:p>
    <w:p w14:paraId="5470701C" w14:textId="77777777" w:rsidR="001E0632" w:rsidRDefault="001E0632" w:rsidP="00102262"/>
    <w:p w14:paraId="2ACB4108" w14:textId="59C9C83A" w:rsidR="001E0632" w:rsidRDefault="001E0632" w:rsidP="00DE29A3">
      <w:pPr>
        <w:pStyle w:val="Heading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683BFB91" w14:textId="602ECED4" w:rsidR="00E362F2" w:rsidRDefault="00E362F2" w:rsidP="00E362F2"/>
    <w:p w14:paraId="7EC17D18" w14:textId="3611D2CE" w:rsidR="00E362F2" w:rsidRDefault="00E362F2" w:rsidP="00DE29A3">
      <w:pPr>
        <w:pStyle w:val="Heading2"/>
        <w:ind w:firstLine="720"/>
      </w:pPr>
      <w:r>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ListParagraph"/>
        <w:numPr>
          <w:ilvl w:val="0"/>
          <w:numId w:val="7"/>
        </w:numPr>
      </w:pPr>
      <w:r>
        <w:t xml:space="preserve">Increasing N2 gas flow going through nebulizer </w:t>
      </w:r>
    </w:p>
    <w:p w14:paraId="24D066C3" w14:textId="4EC2E96A" w:rsidR="00730920" w:rsidRDefault="00730920" w:rsidP="00835EFB">
      <w:pPr>
        <w:pStyle w:val="ListParagraph"/>
        <w:numPr>
          <w:ilvl w:val="0"/>
          <w:numId w:val="7"/>
        </w:numPr>
      </w:pPr>
      <w:r>
        <w:t>Anti water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ListParagraph"/>
        <w:numPr>
          <w:ilvl w:val="0"/>
          <w:numId w:val="7"/>
        </w:numPr>
      </w:pPr>
      <w:r>
        <w:t xml:space="preserve">May be use an appropriate nozzle (cf different spray geometry) </w:t>
      </w:r>
      <w:r>
        <w:sym w:font="Wingdings" w:char="F0E0"/>
      </w:r>
      <w:r>
        <w:t xml:space="preserve"> What minimum sizes can we achieve</w:t>
      </w:r>
    </w:p>
    <w:p w14:paraId="09F12673" w14:textId="77777777" w:rsidR="00DF238E" w:rsidRDefault="00DF238E" w:rsidP="00DF238E">
      <w:pPr>
        <w:pStyle w:val="ListParagraph"/>
      </w:pPr>
    </w:p>
    <w:p w14:paraId="1C91A53E" w14:textId="50149B9A" w:rsidR="00335BAE" w:rsidRDefault="00DF238E" w:rsidP="00DF238E">
      <w:pPr>
        <w:pStyle w:val="ListParagraph"/>
        <w:numPr>
          <w:ilvl w:val="0"/>
          <w:numId w:val="11"/>
        </w:numPr>
      </w:pPr>
      <w:r>
        <w:lastRenderedPageBreak/>
        <w:t xml:space="preserve">Test nozzle + nebulizer flow by spraying with different experimental parameter (pressure) and see penetration depth into liquid with same viscosity as liquid ethane (paraffin oil ?) </w:t>
      </w:r>
    </w:p>
    <w:p w14:paraId="193E6713" w14:textId="77777777" w:rsidR="00DF238E" w:rsidRDefault="00DF238E" w:rsidP="00335BAE"/>
    <w:p w14:paraId="0D27EE63" w14:textId="19077627" w:rsidR="00335BAE" w:rsidRDefault="00335BAE" w:rsidP="00335BAE">
      <w:pPr>
        <w:pStyle w:val="ListParagraph"/>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ListParagraph"/>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ListParagraph"/>
        <w:numPr>
          <w:ilvl w:val="1"/>
          <w:numId w:val="7"/>
        </w:numPr>
      </w:pPr>
      <w:r>
        <w:t>Gear system (no electrical equipment)</w:t>
      </w:r>
    </w:p>
    <w:p w14:paraId="307FB03A" w14:textId="40EDF957" w:rsidR="00335BAE" w:rsidRDefault="00335BAE" w:rsidP="00335BAE">
      <w:pPr>
        <w:pStyle w:val="ListParagraph"/>
        <w:numPr>
          <w:ilvl w:val="1"/>
          <w:numId w:val="7"/>
        </w:numPr>
      </w:pPr>
      <w:r>
        <w:t xml:space="preserve">Create a syphon (kind of) </w:t>
      </w:r>
      <w:r>
        <w:sym w:font="Wingdings" w:char="F0E0"/>
      </w:r>
      <w:r>
        <w:t xml:space="preserve"> Highly convective system, brough the particles at bottom of RV, Reduc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ListParagraph"/>
        <w:numPr>
          <w:ilvl w:val="0"/>
          <w:numId w:val="7"/>
        </w:numPr>
      </w:pPr>
      <w:r>
        <w:t xml:space="preserve">Vary the cryogen, for example mixture of ethane + </w:t>
      </w:r>
      <w:r w:rsidR="00E81C57">
        <w:t>propane</w:t>
      </w:r>
      <w:r>
        <w:t xml:space="preserve"> </w:t>
      </w:r>
    </w:p>
    <w:p w14:paraId="3738BFA5" w14:textId="43DCFA93" w:rsidR="00C11DA7" w:rsidRDefault="00C11DA7" w:rsidP="00C11DA7">
      <w:pPr>
        <w:pStyle w:val="ListParagraph"/>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Heading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y"/>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y"/>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y"/>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y"/>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y"/>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y"/>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y"/>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y"/>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y"/>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y"/>
        <w:rPr>
          <w:rFonts w:ascii="Calibri" w:hAnsi="Calibri" w:cs="Calibri"/>
        </w:rPr>
      </w:pPr>
      <w:r w:rsidRPr="00C11DA7">
        <w:rPr>
          <w:rFonts w:ascii="Calibri" w:hAnsi="Calibri" w:cs="Calibri"/>
        </w:rPr>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y"/>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y"/>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4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E554A" w14:textId="77777777" w:rsidR="0066106C" w:rsidRDefault="0066106C" w:rsidP="000D2DC2">
      <w:pPr>
        <w:spacing w:after="0" w:line="240" w:lineRule="auto"/>
      </w:pPr>
      <w:r>
        <w:separator/>
      </w:r>
    </w:p>
  </w:endnote>
  <w:endnote w:type="continuationSeparator" w:id="0">
    <w:p w14:paraId="0302C582" w14:textId="77777777" w:rsidR="0066106C" w:rsidRDefault="0066106C"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430434"/>
      <w:docPartObj>
        <w:docPartGallery w:val="Page Numbers (Bottom of Page)"/>
        <w:docPartUnique/>
      </w:docPartObj>
    </w:sdtPr>
    <w:sdtEndPr/>
    <w:sdtContent>
      <w:p w14:paraId="1C1020FB" w14:textId="46EF1A0A" w:rsidR="00DE18CC" w:rsidRDefault="00DE18CC">
        <w:pPr>
          <w:pStyle w:val="Footer"/>
          <w:jc w:val="center"/>
        </w:pPr>
        <w:r>
          <w:fldChar w:fldCharType="begin"/>
        </w:r>
        <w:r>
          <w:instrText>PAGE   \* MERGEFORMAT</w:instrText>
        </w:r>
        <w:r>
          <w:fldChar w:fldCharType="separate"/>
        </w:r>
        <w:r>
          <w:rPr>
            <w:lang w:val="fr-FR"/>
          </w:rPr>
          <w:t>2</w:t>
        </w:r>
        <w:r>
          <w:fldChar w:fldCharType="end"/>
        </w:r>
      </w:p>
    </w:sdtContent>
  </w:sdt>
  <w:p w14:paraId="2AE96D71" w14:textId="77777777" w:rsidR="00DE18CC" w:rsidRDefault="00DE18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4A7D6" w14:textId="77777777" w:rsidR="0066106C" w:rsidRDefault="0066106C" w:rsidP="000D2DC2">
      <w:pPr>
        <w:spacing w:after="0" w:line="240" w:lineRule="auto"/>
      </w:pPr>
      <w:r>
        <w:separator/>
      </w:r>
    </w:p>
  </w:footnote>
  <w:footnote w:type="continuationSeparator" w:id="0">
    <w:p w14:paraId="00FDF7B9" w14:textId="77777777" w:rsidR="0066106C" w:rsidRDefault="0066106C"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3D330B"/>
    <w:multiLevelType w:val="multilevel"/>
    <w:tmpl w:val="25127AAA"/>
    <w:lvl w:ilvl="0">
      <w:start w:val="5"/>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7072C34"/>
    <w:multiLevelType w:val="multilevel"/>
    <w:tmpl w:val="23B64C20"/>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73D4673"/>
    <w:multiLevelType w:val="hybridMultilevel"/>
    <w:tmpl w:val="4ED6FB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F21661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95CCFEF"/>
    <w:multiLevelType w:val="hybridMultilevel"/>
    <w:tmpl w:val="02682578"/>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1"/>
  </w:num>
  <w:num w:numId="4">
    <w:abstractNumId w:val="0"/>
  </w:num>
  <w:num w:numId="5">
    <w:abstractNumId w:val="6"/>
  </w:num>
  <w:num w:numId="6">
    <w:abstractNumId w:val="14"/>
  </w:num>
  <w:num w:numId="7">
    <w:abstractNumId w:val="19"/>
  </w:num>
  <w:num w:numId="8">
    <w:abstractNumId w:val="7"/>
  </w:num>
  <w:num w:numId="9">
    <w:abstractNumId w:val="3"/>
  </w:num>
  <w:num w:numId="10">
    <w:abstractNumId w:val="17"/>
  </w:num>
  <w:num w:numId="11">
    <w:abstractNumId w:val="10"/>
  </w:num>
  <w:num w:numId="12">
    <w:abstractNumId w:val="1"/>
  </w:num>
  <w:num w:numId="13">
    <w:abstractNumId w:val="5"/>
  </w:num>
  <w:num w:numId="14">
    <w:abstractNumId w:val="12"/>
  </w:num>
  <w:num w:numId="15">
    <w:abstractNumId w:val="18"/>
  </w:num>
  <w:num w:numId="16">
    <w:abstractNumId w:val="8"/>
  </w:num>
  <w:num w:numId="17">
    <w:abstractNumId w:val="16"/>
  </w:num>
  <w:num w:numId="18">
    <w:abstractNumId w:val="4"/>
  </w:num>
  <w:num w:numId="19">
    <w:abstractNumId w:val="1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0626"/>
    <w:rsid w:val="00013E2A"/>
    <w:rsid w:val="0001513E"/>
    <w:rsid w:val="000204FF"/>
    <w:rsid w:val="000211DA"/>
    <w:rsid w:val="00026933"/>
    <w:rsid w:val="0007275B"/>
    <w:rsid w:val="00091F29"/>
    <w:rsid w:val="00096842"/>
    <w:rsid w:val="000B3227"/>
    <w:rsid w:val="000D2DC2"/>
    <w:rsid w:val="000D5E23"/>
    <w:rsid w:val="000F2533"/>
    <w:rsid w:val="000F3725"/>
    <w:rsid w:val="000F442F"/>
    <w:rsid w:val="000F6150"/>
    <w:rsid w:val="00102262"/>
    <w:rsid w:val="0011040A"/>
    <w:rsid w:val="00131068"/>
    <w:rsid w:val="00136022"/>
    <w:rsid w:val="00140D30"/>
    <w:rsid w:val="001437B6"/>
    <w:rsid w:val="00160046"/>
    <w:rsid w:val="00160936"/>
    <w:rsid w:val="00162DEE"/>
    <w:rsid w:val="00163CB6"/>
    <w:rsid w:val="00163CF9"/>
    <w:rsid w:val="00166BEB"/>
    <w:rsid w:val="001760B9"/>
    <w:rsid w:val="00180427"/>
    <w:rsid w:val="001945DB"/>
    <w:rsid w:val="00196294"/>
    <w:rsid w:val="001A3C89"/>
    <w:rsid w:val="001B4E9A"/>
    <w:rsid w:val="001B56FB"/>
    <w:rsid w:val="001B747D"/>
    <w:rsid w:val="001C15E5"/>
    <w:rsid w:val="001C1BF8"/>
    <w:rsid w:val="001C2249"/>
    <w:rsid w:val="001C5376"/>
    <w:rsid w:val="001C5955"/>
    <w:rsid w:val="001D35B4"/>
    <w:rsid w:val="001D3C54"/>
    <w:rsid w:val="001E0632"/>
    <w:rsid w:val="001E2049"/>
    <w:rsid w:val="001E29F3"/>
    <w:rsid w:val="001E643A"/>
    <w:rsid w:val="001F173C"/>
    <w:rsid w:val="00200912"/>
    <w:rsid w:val="00201E24"/>
    <w:rsid w:val="0020613B"/>
    <w:rsid w:val="002140D0"/>
    <w:rsid w:val="0021644D"/>
    <w:rsid w:val="00216E5D"/>
    <w:rsid w:val="00225773"/>
    <w:rsid w:val="00225BAF"/>
    <w:rsid w:val="002300F0"/>
    <w:rsid w:val="00230C17"/>
    <w:rsid w:val="00236485"/>
    <w:rsid w:val="00241507"/>
    <w:rsid w:val="002508B2"/>
    <w:rsid w:val="00270611"/>
    <w:rsid w:val="0027324B"/>
    <w:rsid w:val="002747F2"/>
    <w:rsid w:val="00283982"/>
    <w:rsid w:val="00295A4A"/>
    <w:rsid w:val="002969EA"/>
    <w:rsid w:val="00297262"/>
    <w:rsid w:val="002B0AFD"/>
    <w:rsid w:val="002B14CE"/>
    <w:rsid w:val="002B53A3"/>
    <w:rsid w:val="002B636E"/>
    <w:rsid w:val="002E17EF"/>
    <w:rsid w:val="002E46DE"/>
    <w:rsid w:val="002E570F"/>
    <w:rsid w:val="002E695D"/>
    <w:rsid w:val="002E7909"/>
    <w:rsid w:val="002E7F35"/>
    <w:rsid w:val="002F0FD4"/>
    <w:rsid w:val="002F367F"/>
    <w:rsid w:val="002F44AB"/>
    <w:rsid w:val="00303C90"/>
    <w:rsid w:val="00304FE5"/>
    <w:rsid w:val="00307AC9"/>
    <w:rsid w:val="00312CDA"/>
    <w:rsid w:val="003241FA"/>
    <w:rsid w:val="003248AC"/>
    <w:rsid w:val="00330519"/>
    <w:rsid w:val="00333547"/>
    <w:rsid w:val="003346D3"/>
    <w:rsid w:val="00335599"/>
    <w:rsid w:val="00335BAE"/>
    <w:rsid w:val="003372E2"/>
    <w:rsid w:val="00347838"/>
    <w:rsid w:val="00350785"/>
    <w:rsid w:val="00355F5A"/>
    <w:rsid w:val="003678C5"/>
    <w:rsid w:val="003925AD"/>
    <w:rsid w:val="00392D32"/>
    <w:rsid w:val="00393AF0"/>
    <w:rsid w:val="003965BE"/>
    <w:rsid w:val="0039724B"/>
    <w:rsid w:val="003A13FB"/>
    <w:rsid w:val="003A1B33"/>
    <w:rsid w:val="003A2031"/>
    <w:rsid w:val="003D2842"/>
    <w:rsid w:val="003E5DF7"/>
    <w:rsid w:val="00406BBA"/>
    <w:rsid w:val="00416896"/>
    <w:rsid w:val="004329EF"/>
    <w:rsid w:val="00441154"/>
    <w:rsid w:val="00442394"/>
    <w:rsid w:val="00453CCF"/>
    <w:rsid w:val="0045552F"/>
    <w:rsid w:val="0045682B"/>
    <w:rsid w:val="004803F8"/>
    <w:rsid w:val="00484B92"/>
    <w:rsid w:val="0048541B"/>
    <w:rsid w:val="00490C3D"/>
    <w:rsid w:val="0049377A"/>
    <w:rsid w:val="00495EED"/>
    <w:rsid w:val="004B2EB5"/>
    <w:rsid w:val="004D51BF"/>
    <w:rsid w:val="004E2822"/>
    <w:rsid w:val="004F23BC"/>
    <w:rsid w:val="004F3168"/>
    <w:rsid w:val="00500EDF"/>
    <w:rsid w:val="00502B15"/>
    <w:rsid w:val="00510326"/>
    <w:rsid w:val="00514B3E"/>
    <w:rsid w:val="00523068"/>
    <w:rsid w:val="005277CE"/>
    <w:rsid w:val="00527D9A"/>
    <w:rsid w:val="005340A7"/>
    <w:rsid w:val="00544456"/>
    <w:rsid w:val="00551572"/>
    <w:rsid w:val="00565522"/>
    <w:rsid w:val="005757D4"/>
    <w:rsid w:val="00585816"/>
    <w:rsid w:val="005878B4"/>
    <w:rsid w:val="005878C9"/>
    <w:rsid w:val="0059758C"/>
    <w:rsid w:val="005A17A5"/>
    <w:rsid w:val="005A1871"/>
    <w:rsid w:val="005B00F1"/>
    <w:rsid w:val="005C10E4"/>
    <w:rsid w:val="005C392E"/>
    <w:rsid w:val="005C5640"/>
    <w:rsid w:val="005E6896"/>
    <w:rsid w:val="005F0F7F"/>
    <w:rsid w:val="00605769"/>
    <w:rsid w:val="00610704"/>
    <w:rsid w:val="00635951"/>
    <w:rsid w:val="0063692D"/>
    <w:rsid w:val="00652C34"/>
    <w:rsid w:val="0066106C"/>
    <w:rsid w:val="006658A0"/>
    <w:rsid w:val="00680B08"/>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123AF"/>
    <w:rsid w:val="00722429"/>
    <w:rsid w:val="00727065"/>
    <w:rsid w:val="00730920"/>
    <w:rsid w:val="007337BA"/>
    <w:rsid w:val="00735AEE"/>
    <w:rsid w:val="00740E1C"/>
    <w:rsid w:val="007438C3"/>
    <w:rsid w:val="00764ED0"/>
    <w:rsid w:val="0077379F"/>
    <w:rsid w:val="0077714C"/>
    <w:rsid w:val="007961BE"/>
    <w:rsid w:val="007A16C5"/>
    <w:rsid w:val="007A1845"/>
    <w:rsid w:val="007A38B0"/>
    <w:rsid w:val="007B446F"/>
    <w:rsid w:val="007B4932"/>
    <w:rsid w:val="007C06F3"/>
    <w:rsid w:val="007C12AB"/>
    <w:rsid w:val="007C57BB"/>
    <w:rsid w:val="007C680B"/>
    <w:rsid w:val="007D2225"/>
    <w:rsid w:val="007D50B4"/>
    <w:rsid w:val="007E2109"/>
    <w:rsid w:val="007F531B"/>
    <w:rsid w:val="0080318D"/>
    <w:rsid w:val="00806CF8"/>
    <w:rsid w:val="008133A6"/>
    <w:rsid w:val="00813456"/>
    <w:rsid w:val="00825B07"/>
    <w:rsid w:val="00832A8B"/>
    <w:rsid w:val="00835EFB"/>
    <w:rsid w:val="0084440B"/>
    <w:rsid w:val="008507DF"/>
    <w:rsid w:val="00850A7C"/>
    <w:rsid w:val="00857361"/>
    <w:rsid w:val="00861F30"/>
    <w:rsid w:val="00863C86"/>
    <w:rsid w:val="00871A6D"/>
    <w:rsid w:val="00880C09"/>
    <w:rsid w:val="0088112A"/>
    <w:rsid w:val="008860CA"/>
    <w:rsid w:val="008948D8"/>
    <w:rsid w:val="008975C8"/>
    <w:rsid w:val="008A4FA9"/>
    <w:rsid w:val="008B34D5"/>
    <w:rsid w:val="008C125E"/>
    <w:rsid w:val="008C3F4B"/>
    <w:rsid w:val="008F1AEA"/>
    <w:rsid w:val="008F77BA"/>
    <w:rsid w:val="00901B0D"/>
    <w:rsid w:val="009026B8"/>
    <w:rsid w:val="009138AB"/>
    <w:rsid w:val="00927158"/>
    <w:rsid w:val="00930FF4"/>
    <w:rsid w:val="009326EF"/>
    <w:rsid w:val="00935B1E"/>
    <w:rsid w:val="0094019A"/>
    <w:rsid w:val="0096178C"/>
    <w:rsid w:val="00963122"/>
    <w:rsid w:val="0097317E"/>
    <w:rsid w:val="009765ED"/>
    <w:rsid w:val="00983693"/>
    <w:rsid w:val="00985144"/>
    <w:rsid w:val="009A3C6F"/>
    <w:rsid w:val="009B257E"/>
    <w:rsid w:val="009B3143"/>
    <w:rsid w:val="009D7C63"/>
    <w:rsid w:val="009F08ED"/>
    <w:rsid w:val="009F4913"/>
    <w:rsid w:val="00A07664"/>
    <w:rsid w:val="00A07845"/>
    <w:rsid w:val="00A1427F"/>
    <w:rsid w:val="00A14402"/>
    <w:rsid w:val="00A177D1"/>
    <w:rsid w:val="00A24FB9"/>
    <w:rsid w:val="00A62D26"/>
    <w:rsid w:val="00A716CC"/>
    <w:rsid w:val="00A75A1B"/>
    <w:rsid w:val="00A764EE"/>
    <w:rsid w:val="00A90880"/>
    <w:rsid w:val="00A950BA"/>
    <w:rsid w:val="00AB05B3"/>
    <w:rsid w:val="00AB1360"/>
    <w:rsid w:val="00AC0466"/>
    <w:rsid w:val="00AC6EE0"/>
    <w:rsid w:val="00AC7F3E"/>
    <w:rsid w:val="00AD5327"/>
    <w:rsid w:val="00AE498A"/>
    <w:rsid w:val="00AF0213"/>
    <w:rsid w:val="00AF6016"/>
    <w:rsid w:val="00B02BE2"/>
    <w:rsid w:val="00B11859"/>
    <w:rsid w:val="00B17766"/>
    <w:rsid w:val="00B37287"/>
    <w:rsid w:val="00B43007"/>
    <w:rsid w:val="00B45D1A"/>
    <w:rsid w:val="00B47F67"/>
    <w:rsid w:val="00B52BD1"/>
    <w:rsid w:val="00B773E3"/>
    <w:rsid w:val="00B83000"/>
    <w:rsid w:val="00B8588E"/>
    <w:rsid w:val="00B9283A"/>
    <w:rsid w:val="00BA0E85"/>
    <w:rsid w:val="00BA59B2"/>
    <w:rsid w:val="00BC1A36"/>
    <w:rsid w:val="00BC1CA7"/>
    <w:rsid w:val="00BC277D"/>
    <w:rsid w:val="00BD0AD3"/>
    <w:rsid w:val="00BD4FF2"/>
    <w:rsid w:val="00BE0D2E"/>
    <w:rsid w:val="00C044C2"/>
    <w:rsid w:val="00C0593D"/>
    <w:rsid w:val="00C067A2"/>
    <w:rsid w:val="00C070E4"/>
    <w:rsid w:val="00C11DA7"/>
    <w:rsid w:val="00C3348C"/>
    <w:rsid w:val="00C3623D"/>
    <w:rsid w:val="00C37B44"/>
    <w:rsid w:val="00C40807"/>
    <w:rsid w:val="00C43A2D"/>
    <w:rsid w:val="00C57E78"/>
    <w:rsid w:val="00C62E8B"/>
    <w:rsid w:val="00C65F65"/>
    <w:rsid w:val="00C66CDC"/>
    <w:rsid w:val="00C7338A"/>
    <w:rsid w:val="00C734D7"/>
    <w:rsid w:val="00C86E11"/>
    <w:rsid w:val="00C90DA7"/>
    <w:rsid w:val="00C91A6D"/>
    <w:rsid w:val="00C91B8F"/>
    <w:rsid w:val="00C92789"/>
    <w:rsid w:val="00CA1FA1"/>
    <w:rsid w:val="00CA60EB"/>
    <w:rsid w:val="00CA733C"/>
    <w:rsid w:val="00CB3004"/>
    <w:rsid w:val="00CB5C7B"/>
    <w:rsid w:val="00CB6740"/>
    <w:rsid w:val="00CD0DEA"/>
    <w:rsid w:val="00D008E8"/>
    <w:rsid w:val="00D077FB"/>
    <w:rsid w:val="00D118D5"/>
    <w:rsid w:val="00D25B9C"/>
    <w:rsid w:val="00D32B52"/>
    <w:rsid w:val="00D405F8"/>
    <w:rsid w:val="00D56539"/>
    <w:rsid w:val="00D5779C"/>
    <w:rsid w:val="00D6166D"/>
    <w:rsid w:val="00D7234A"/>
    <w:rsid w:val="00D852CB"/>
    <w:rsid w:val="00D90132"/>
    <w:rsid w:val="00D90A84"/>
    <w:rsid w:val="00D92138"/>
    <w:rsid w:val="00DA0320"/>
    <w:rsid w:val="00DA2088"/>
    <w:rsid w:val="00DA2965"/>
    <w:rsid w:val="00DA3354"/>
    <w:rsid w:val="00DA68D1"/>
    <w:rsid w:val="00DB0E97"/>
    <w:rsid w:val="00DB6555"/>
    <w:rsid w:val="00DD3A7D"/>
    <w:rsid w:val="00DD52E1"/>
    <w:rsid w:val="00DE0891"/>
    <w:rsid w:val="00DE18CC"/>
    <w:rsid w:val="00DE29A3"/>
    <w:rsid w:val="00DE321C"/>
    <w:rsid w:val="00DE3E03"/>
    <w:rsid w:val="00DF238E"/>
    <w:rsid w:val="00E006E9"/>
    <w:rsid w:val="00E02B3E"/>
    <w:rsid w:val="00E05281"/>
    <w:rsid w:val="00E15559"/>
    <w:rsid w:val="00E22FF5"/>
    <w:rsid w:val="00E32139"/>
    <w:rsid w:val="00E345B8"/>
    <w:rsid w:val="00E362F2"/>
    <w:rsid w:val="00E47E7A"/>
    <w:rsid w:val="00E50A41"/>
    <w:rsid w:val="00E56160"/>
    <w:rsid w:val="00E6148C"/>
    <w:rsid w:val="00E61C07"/>
    <w:rsid w:val="00E636B3"/>
    <w:rsid w:val="00E667F9"/>
    <w:rsid w:val="00E77BE7"/>
    <w:rsid w:val="00E81007"/>
    <w:rsid w:val="00E81526"/>
    <w:rsid w:val="00E81C57"/>
    <w:rsid w:val="00E90D83"/>
    <w:rsid w:val="00E90FCC"/>
    <w:rsid w:val="00E93D51"/>
    <w:rsid w:val="00E94662"/>
    <w:rsid w:val="00E97281"/>
    <w:rsid w:val="00EA0040"/>
    <w:rsid w:val="00ED2F8C"/>
    <w:rsid w:val="00EE2285"/>
    <w:rsid w:val="00EE778D"/>
    <w:rsid w:val="00EF0C61"/>
    <w:rsid w:val="00EF1275"/>
    <w:rsid w:val="00EF3279"/>
    <w:rsid w:val="00EF4E16"/>
    <w:rsid w:val="00F07739"/>
    <w:rsid w:val="00F227F5"/>
    <w:rsid w:val="00F36F24"/>
    <w:rsid w:val="00F51CE7"/>
    <w:rsid w:val="00F53E1F"/>
    <w:rsid w:val="00F66FEC"/>
    <w:rsid w:val="00F84225"/>
    <w:rsid w:val="00F94BB9"/>
    <w:rsid w:val="00FA32C0"/>
    <w:rsid w:val="00FA4152"/>
    <w:rsid w:val="00FC0006"/>
    <w:rsid w:val="00FC2A2C"/>
    <w:rsid w:val="00FC2AA8"/>
    <w:rsid w:val="00FC58A2"/>
    <w:rsid w:val="00FE0138"/>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A7D"/>
    <w:pPr>
      <w:spacing w:line="360" w:lineRule="auto"/>
      <w:jc w:val="both"/>
    </w:pPr>
  </w:style>
  <w:style w:type="paragraph" w:styleId="Heading1">
    <w:name w:val="heading 1"/>
    <w:basedOn w:val="Normal"/>
    <w:next w:val="Normal"/>
    <w:link w:val="Heading1Char"/>
    <w:uiPriority w:val="9"/>
    <w:qFormat/>
    <w:rsid w:val="003372E2"/>
    <w:pPr>
      <w:keepNext/>
      <w:keepLines/>
      <w:numPr>
        <w:numId w:val="20"/>
      </w:numPr>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5769"/>
    <w:pPr>
      <w:keepNext/>
      <w:keepLines/>
      <w:numPr>
        <w:ilvl w:val="1"/>
        <w:numId w:val="20"/>
      </w:numPr>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605769"/>
    <w:pPr>
      <w:keepNext/>
      <w:keepLines/>
      <w:numPr>
        <w:ilvl w:val="2"/>
        <w:numId w:val="20"/>
      </w:numPr>
      <w:spacing w:before="40" w:after="0"/>
      <w:outlineLvl w:val="2"/>
    </w:pPr>
    <w:rPr>
      <w:rFonts w:asciiTheme="majorHAnsi" w:eastAsiaTheme="majorEastAsia" w:hAnsiTheme="majorHAnsi" w:cstheme="majorBidi"/>
      <w:color w:val="1F3763" w:themeColor="accent1" w:themeShade="7F"/>
      <w:sz w:val="26"/>
      <w:szCs w:val="24"/>
    </w:rPr>
  </w:style>
  <w:style w:type="paragraph" w:styleId="Heading4">
    <w:name w:val="heading 4"/>
    <w:basedOn w:val="Normal"/>
    <w:next w:val="Normal"/>
    <w:link w:val="Heading4Char"/>
    <w:uiPriority w:val="9"/>
    <w:unhideWhenUsed/>
    <w:qFormat/>
    <w:rsid w:val="000211DA"/>
    <w:pPr>
      <w:keepNext/>
      <w:keepLines/>
      <w:numPr>
        <w:ilvl w:val="3"/>
        <w:numId w:val="20"/>
      </w:numPr>
      <w:spacing w:before="40" w:after="0"/>
      <w:outlineLvl w:val="3"/>
    </w:pPr>
    <w:rPr>
      <w:rFonts w:eastAsiaTheme="majorEastAsia" w:cstheme="majorBidi"/>
      <w:i/>
      <w:iCs/>
      <w:sz w:val="24"/>
      <w:u w:val="single"/>
    </w:rPr>
  </w:style>
  <w:style w:type="paragraph" w:styleId="Heading5">
    <w:name w:val="heading 5"/>
    <w:basedOn w:val="Normal"/>
    <w:next w:val="Normal"/>
    <w:link w:val="Heading5Char"/>
    <w:uiPriority w:val="9"/>
    <w:semiHidden/>
    <w:unhideWhenUsed/>
    <w:qFormat/>
    <w:rsid w:val="00E77BE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77BE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77BE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77BE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77BE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2E2"/>
    <w:rPr>
      <w:rFonts w:eastAsiaTheme="majorEastAsia" w:cstheme="majorBidi"/>
      <w:color w:val="2F5496" w:themeColor="accent1" w:themeShade="BF"/>
      <w:sz w:val="32"/>
      <w:szCs w:val="32"/>
    </w:rPr>
  </w:style>
  <w:style w:type="paragraph" w:styleId="Title">
    <w:name w:val="Title"/>
    <w:basedOn w:val="Normal"/>
    <w:next w:val="Normal"/>
    <w:link w:val="TitleCh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362F2"/>
    <w:pPr>
      <w:ind w:left="720"/>
      <w:contextualSpacing/>
    </w:pPr>
  </w:style>
  <w:style w:type="character" w:customStyle="1" w:styleId="Heading2Char">
    <w:name w:val="Heading 2 Char"/>
    <w:basedOn w:val="DefaultParagraphFont"/>
    <w:link w:val="Heading2"/>
    <w:uiPriority w:val="9"/>
    <w:rsid w:val="00605769"/>
    <w:rPr>
      <w:rFonts w:asciiTheme="majorHAnsi" w:eastAsiaTheme="majorEastAsia" w:hAnsiTheme="majorHAnsi" w:cstheme="majorBidi"/>
      <w:color w:val="2F5496" w:themeColor="accent1" w:themeShade="BF"/>
      <w:sz w:val="28"/>
      <w:szCs w:val="26"/>
    </w:rPr>
  </w:style>
  <w:style w:type="character" w:styleId="PlaceholderText">
    <w:name w:val="Placeholder Text"/>
    <w:basedOn w:val="DefaultParagraphFont"/>
    <w:uiPriority w:val="99"/>
    <w:semiHidden/>
    <w:rsid w:val="004F23BC"/>
    <w:rPr>
      <w:color w:val="808080"/>
    </w:rPr>
  </w:style>
  <w:style w:type="character" w:customStyle="1" w:styleId="Heading3Char">
    <w:name w:val="Heading 3 Char"/>
    <w:basedOn w:val="DefaultParagraphFont"/>
    <w:link w:val="Heading3"/>
    <w:uiPriority w:val="9"/>
    <w:rsid w:val="00605769"/>
    <w:rPr>
      <w:rFonts w:asciiTheme="majorHAnsi" w:eastAsiaTheme="majorEastAsia" w:hAnsiTheme="majorHAnsi" w:cstheme="majorBidi"/>
      <w:color w:val="1F3763" w:themeColor="accent1" w:themeShade="7F"/>
      <w:sz w:val="26"/>
      <w:szCs w:val="24"/>
    </w:rPr>
  </w:style>
  <w:style w:type="paragraph" w:styleId="Bibliography">
    <w:name w:val="Bibliography"/>
    <w:basedOn w:val="Normal"/>
    <w:next w:val="Normal"/>
    <w:uiPriority w:val="37"/>
    <w:unhideWhenUsed/>
    <w:rsid w:val="00C66CDC"/>
    <w:pPr>
      <w:spacing w:after="0" w:line="240" w:lineRule="auto"/>
      <w:ind w:left="720" w:hanging="720"/>
    </w:pPr>
  </w:style>
  <w:style w:type="paragraph" w:styleId="Caption">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0211DA"/>
    <w:rPr>
      <w:rFonts w:eastAsiaTheme="majorEastAsia" w:cstheme="majorBidi"/>
      <w:i/>
      <w:iCs/>
      <w:sz w:val="24"/>
      <w:u w:val="single"/>
    </w:rPr>
  </w:style>
  <w:style w:type="paragraph" w:styleId="BalloonText">
    <w:name w:val="Balloon Text"/>
    <w:basedOn w:val="Normal"/>
    <w:link w:val="BalloonTextChar"/>
    <w:uiPriority w:val="99"/>
    <w:semiHidden/>
    <w:unhideWhenUsed/>
    <w:rsid w:val="00F53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DefaultParagraphFont"/>
    <w:link w:val="CitationThesis"/>
    <w:rsid w:val="00DE0891"/>
    <w:rPr>
      <w:color w:val="0070C0"/>
    </w:rPr>
  </w:style>
  <w:style w:type="table" w:styleId="TableGrid">
    <w:name w:val="Table Grid"/>
    <w:basedOn w:val="TableNormal"/>
    <w:uiPriority w:val="5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2DC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2DC2"/>
  </w:style>
  <w:style w:type="paragraph" w:styleId="Footer">
    <w:name w:val="footer"/>
    <w:basedOn w:val="Normal"/>
    <w:link w:val="FooterChar"/>
    <w:uiPriority w:val="99"/>
    <w:unhideWhenUsed/>
    <w:rsid w:val="000D2DC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2DC2"/>
  </w:style>
  <w:style w:type="paragraph" w:customStyle="1" w:styleId="Default">
    <w:name w:val="Default"/>
    <w:rsid w:val="00270611"/>
    <w:pPr>
      <w:autoSpaceDE w:val="0"/>
      <w:autoSpaceDN w:val="0"/>
      <w:adjustRightInd w:val="0"/>
      <w:spacing w:after="0" w:line="240" w:lineRule="auto"/>
    </w:pPr>
    <w:rPr>
      <w:rFonts w:ascii="Times New Roman" w:hAnsi="Times New Roman" w:cs="Times New Roman"/>
      <w:color w:val="000000"/>
      <w:sz w:val="24"/>
      <w:szCs w:val="24"/>
      <w:lang w:val="fr-FR"/>
    </w:rPr>
  </w:style>
  <w:style w:type="paragraph" w:styleId="TOCHeading">
    <w:name w:val="TOC Heading"/>
    <w:basedOn w:val="Heading1"/>
    <w:next w:val="Normal"/>
    <w:uiPriority w:val="39"/>
    <w:unhideWhenUsed/>
    <w:qFormat/>
    <w:rsid w:val="00091F29"/>
    <w:pPr>
      <w:spacing w:line="259" w:lineRule="auto"/>
      <w:jc w:val="left"/>
      <w:outlineLvl w:val="9"/>
    </w:pPr>
    <w:rPr>
      <w:rFonts w:asciiTheme="majorHAnsi" w:hAnsiTheme="majorHAnsi"/>
    </w:rPr>
  </w:style>
  <w:style w:type="paragraph" w:styleId="TOC1">
    <w:name w:val="toc 1"/>
    <w:basedOn w:val="Normal"/>
    <w:next w:val="Normal"/>
    <w:autoRedefine/>
    <w:uiPriority w:val="39"/>
    <w:unhideWhenUsed/>
    <w:rsid w:val="00091F29"/>
    <w:pPr>
      <w:spacing w:after="100"/>
    </w:pPr>
  </w:style>
  <w:style w:type="paragraph" w:styleId="TOC2">
    <w:name w:val="toc 2"/>
    <w:basedOn w:val="Normal"/>
    <w:next w:val="Normal"/>
    <w:autoRedefine/>
    <w:uiPriority w:val="39"/>
    <w:unhideWhenUsed/>
    <w:rsid w:val="00091F29"/>
    <w:pPr>
      <w:spacing w:after="100"/>
      <w:ind w:left="220"/>
    </w:pPr>
  </w:style>
  <w:style w:type="paragraph" w:styleId="TOC3">
    <w:name w:val="toc 3"/>
    <w:basedOn w:val="Normal"/>
    <w:next w:val="Normal"/>
    <w:autoRedefine/>
    <w:uiPriority w:val="39"/>
    <w:unhideWhenUsed/>
    <w:rsid w:val="00091F29"/>
    <w:pPr>
      <w:spacing w:after="100"/>
      <w:ind w:left="440"/>
    </w:pPr>
  </w:style>
  <w:style w:type="character" w:styleId="Hyperlink">
    <w:name w:val="Hyperlink"/>
    <w:basedOn w:val="DefaultParagraphFont"/>
    <w:uiPriority w:val="99"/>
    <w:unhideWhenUsed/>
    <w:rsid w:val="00091F29"/>
    <w:rPr>
      <w:color w:val="0563C1" w:themeColor="hyperlink"/>
      <w:u w:val="single"/>
    </w:rPr>
  </w:style>
  <w:style w:type="character" w:customStyle="1" w:styleId="Heading5Char">
    <w:name w:val="Heading 5 Char"/>
    <w:basedOn w:val="DefaultParagraphFont"/>
    <w:link w:val="Heading5"/>
    <w:uiPriority w:val="9"/>
    <w:semiHidden/>
    <w:rsid w:val="00E77B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77B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77B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77B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77BE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F4124-9B1B-4C1C-AD3B-D0DC456E9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2</TotalTime>
  <Pages>58</Pages>
  <Words>12357</Words>
  <Characters>70436</Characters>
  <Application>Microsoft Office Word</Application>
  <DocSecurity>0</DocSecurity>
  <Lines>586</Lines>
  <Paragraphs>1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Vincent.Deguin</cp:lastModifiedBy>
  <cp:revision>35</cp:revision>
  <cp:lastPrinted>2020-05-31T16:54:00Z</cp:lastPrinted>
  <dcterms:created xsi:type="dcterms:W3CDTF">2020-06-25T13:45:00Z</dcterms:created>
  <dcterms:modified xsi:type="dcterms:W3CDTF">2022-08-0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